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47C45" w14:textId="069CDDD6" w:rsidR="009251D8" w:rsidRPr="00E32C88" w:rsidRDefault="004F3FE7" w:rsidP="00986778">
      <w:pPr>
        <w:pStyle w:val="papertitle"/>
        <w:spacing w:before="100" w:beforeAutospacing="1"/>
        <w:rPr>
          <w:kern w:val="48"/>
        </w:rPr>
      </w:pPr>
      <w:r w:rsidRPr="00E32C88">
        <w:rPr>
          <w:kern w:val="48"/>
        </w:rPr>
        <w:t>Detect</w:t>
      </w:r>
      <w:r w:rsidR="00094AD1" w:rsidRPr="00E32C88">
        <w:rPr>
          <w:kern w:val="48"/>
        </w:rPr>
        <w:t xml:space="preserve">ing </w:t>
      </w:r>
      <w:r w:rsidR="008127F3" w:rsidRPr="00E32C88">
        <w:rPr>
          <w:kern w:val="48"/>
        </w:rPr>
        <w:t>the effects of emotions and higher dimensional facial vectorization on facial recognition in a smart mirror system</w:t>
      </w:r>
    </w:p>
    <w:p w14:paraId="3702DE5E" w14:textId="7580948E" w:rsidR="00A05D2D" w:rsidRPr="00E32C88" w:rsidRDefault="00A05D2D" w:rsidP="00A05D2D">
      <w:pPr>
        <w:pStyle w:val="Author"/>
        <w:spacing w:before="100" w:beforeAutospacing="1" w:after="0" w:line="120" w:lineRule="auto"/>
        <w:rPr>
          <w:rFonts w:ascii="TimesNewRomanPS-BoldMT" w:hAnsi="TimesNewRomanPS-BoldMT" w:hint="eastAsia"/>
          <w:b/>
          <w:bCs/>
          <w:noProof w:val="0"/>
          <w:color w:val="000000"/>
        </w:rPr>
      </w:pPr>
      <w:r w:rsidRPr="00E32C88">
        <w:rPr>
          <w:rFonts w:ascii="TimesNewRomanPS-BoldMT" w:hAnsi="TimesNewRomanPS-BoldMT"/>
          <w:b/>
          <w:bCs/>
          <w:noProof w:val="0"/>
          <w:color w:val="000000"/>
        </w:rPr>
        <w:t>Andras Toth, Patrik Toth, Szabolcs Meszaros, Jozsef Halasz</w:t>
      </w:r>
    </w:p>
    <w:p w14:paraId="4471EC0B" w14:textId="350D072D" w:rsidR="00DA27AE" w:rsidRPr="00E32C88" w:rsidRDefault="00A05D2D" w:rsidP="00DA27AE">
      <w:pPr>
        <w:pStyle w:val="Author"/>
        <w:spacing w:before="100" w:beforeAutospacing="1" w:after="0"/>
        <w:rPr>
          <w:rFonts w:ascii="TimesNewRomanPSMT" w:hAnsi="TimesNewRomanPSMT" w:hint="eastAsia"/>
          <w:noProof w:val="0"/>
          <w:color w:val="000000"/>
          <w:sz w:val="20"/>
          <w:szCs w:val="20"/>
        </w:rPr>
      </w:pPr>
      <w:r w:rsidRPr="00E32C88">
        <w:rPr>
          <w:rFonts w:ascii="TimesNewRomanPSMT" w:hAnsi="TimesNewRomanPSMT"/>
          <w:noProof w:val="0"/>
          <w:color w:val="000000"/>
          <w:sz w:val="20"/>
          <w:szCs w:val="20"/>
        </w:rPr>
        <w:t>Obuda University, Alba Regia Technical Faculty</w:t>
      </w:r>
      <w:r w:rsidR="00DA27AE" w:rsidRPr="00E32C88">
        <w:rPr>
          <w:rFonts w:ascii="TimesNewRomanPSMT" w:hAnsi="TimesNewRomanPSMT"/>
          <w:noProof w:val="0"/>
          <w:color w:val="000000"/>
          <w:sz w:val="20"/>
          <w:szCs w:val="20"/>
        </w:rPr>
        <w:br/>
        <w:t>Institute of Natural Science and Software Technologies</w:t>
      </w:r>
    </w:p>
    <w:p w14:paraId="04C23EF0" w14:textId="44815206" w:rsidR="00DA27AE" w:rsidRPr="00E32C88" w:rsidRDefault="00E54A68" w:rsidP="00DA27AE">
      <w:pPr>
        <w:pStyle w:val="Author"/>
        <w:spacing w:before="100" w:beforeAutospacing="1" w:after="0" w:line="120" w:lineRule="auto"/>
        <w:rPr>
          <w:rFonts w:ascii="TimesNewRomanPSMT" w:hAnsi="TimesNewRomanPSMT" w:hint="eastAsia"/>
          <w:noProof w:val="0"/>
          <w:color w:val="0000FF"/>
          <w:sz w:val="20"/>
          <w:szCs w:val="20"/>
        </w:rPr>
      </w:pPr>
      <w:hyperlink r:id="rId8" w:history="1">
        <w:r w:rsidR="00DA27AE" w:rsidRPr="00E32C88">
          <w:rPr>
            <w:rStyle w:val="Hiperhivatkozs"/>
            <w:rFonts w:ascii="TimesNewRomanPSMT" w:hAnsi="TimesNewRomanPSMT"/>
            <w:noProof w:val="0"/>
            <w:sz w:val="20"/>
            <w:szCs w:val="20"/>
          </w:rPr>
          <w:t>sba.andras.toth@gmail.com</w:t>
        </w:r>
      </w:hyperlink>
    </w:p>
    <w:p w14:paraId="51715C63" w14:textId="311E1F86" w:rsidR="00A05D2D" w:rsidRPr="00E32C88" w:rsidRDefault="00E54A68" w:rsidP="00A05D2D">
      <w:pPr>
        <w:pStyle w:val="Author"/>
        <w:spacing w:before="0" w:after="0"/>
        <w:rPr>
          <w:rFonts w:ascii="TimesNewRomanPSMT" w:hAnsi="TimesNewRomanPSMT" w:hint="eastAsia"/>
          <w:noProof w:val="0"/>
          <w:color w:val="0000FF"/>
          <w:sz w:val="20"/>
          <w:szCs w:val="20"/>
        </w:rPr>
      </w:pPr>
      <w:hyperlink r:id="rId9" w:history="1">
        <w:r w:rsidR="00A05D2D" w:rsidRPr="00E32C88">
          <w:rPr>
            <w:rStyle w:val="Hiperhivatkozs"/>
            <w:rFonts w:ascii="TimesNewRomanPSMT" w:hAnsi="TimesNewRomanPSMT"/>
            <w:noProof w:val="0"/>
            <w:sz w:val="20"/>
            <w:szCs w:val="20"/>
          </w:rPr>
          <w:t>patrikthetoth@gmail.com</w:t>
        </w:r>
      </w:hyperlink>
    </w:p>
    <w:p w14:paraId="633696A5" w14:textId="74A6513A" w:rsidR="00A05D2D" w:rsidRPr="00E32C88" w:rsidRDefault="00E54A68" w:rsidP="00A05D2D">
      <w:pPr>
        <w:pStyle w:val="Author"/>
        <w:spacing w:before="0" w:after="0"/>
        <w:rPr>
          <w:rFonts w:ascii="TimesNewRomanPSMT" w:hAnsi="TimesNewRomanPSMT" w:hint="eastAsia"/>
          <w:noProof w:val="0"/>
          <w:color w:val="0000FF"/>
          <w:sz w:val="20"/>
          <w:szCs w:val="20"/>
        </w:rPr>
      </w:pPr>
      <w:hyperlink r:id="rId10" w:history="1">
        <w:r w:rsidR="00A05D2D" w:rsidRPr="00E32C88">
          <w:rPr>
            <w:rStyle w:val="Hiperhivatkozs"/>
            <w:rFonts w:ascii="TimesNewRomanPSMT" w:hAnsi="TimesNewRomanPSMT"/>
            <w:noProof w:val="0"/>
            <w:sz w:val="20"/>
            <w:szCs w:val="20"/>
          </w:rPr>
          <w:t>villam983@gmail.com</w:t>
        </w:r>
      </w:hyperlink>
    </w:p>
    <w:p w14:paraId="5DEF7EAA" w14:textId="0D3B04E3" w:rsidR="00A05D2D" w:rsidRPr="00E32C88" w:rsidRDefault="00E54A68" w:rsidP="00A05D2D">
      <w:pPr>
        <w:pStyle w:val="Author"/>
        <w:spacing w:before="0" w:after="0"/>
        <w:rPr>
          <w:rFonts w:ascii="TimesNewRomanPSMT" w:hAnsi="TimesNewRomanPSMT" w:hint="eastAsia"/>
          <w:noProof w:val="0"/>
          <w:color w:val="0000FF"/>
          <w:sz w:val="20"/>
          <w:szCs w:val="20"/>
        </w:rPr>
      </w:pPr>
      <w:hyperlink r:id="rId11" w:history="1">
        <w:r w:rsidR="00687055" w:rsidRPr="00E32C88">
          <w:rPr>
            <w:rStyle w:val="Hiperhivatkozs"/>
            <w:rFonts w:ascii="TimesNewRomanPSMT" w:hAnsi="TimesNewRomanPSMT"/>
            <w:noProof w:val="0"/>
            <w:sz w:val="20"/>
            <w:szCs w:val="20"/>
          </w:rPr>
          <w:t>halasz.jozsef@amk.uni-obuda.hu</w:t>
        </w:r>
      </w:hyperlink>
    </w:p>
    <w:p w14:paraId="7C31E954" w14:textId="02464C73" w:rsidR="00687055" w:rsidRPr="00E32C88" w:rsidRDefault="00687055" w:rsidP="00A05D2D">
      <w:pPr>
        <w:pStyle w:val="Author"/>
        <w:spacing w:before="0" w:after="0"/>
        <w:rPr>
          <w:sz w:val="16"/>
          <w:szCs w:val="16"/>
        </w:rPr>
        <w:sectPr w:rsidR="00687055" w:rsidRPr="00E32C88" w:rsidSect="00D3480B">
          <w:footerReference w:type="first" r:id="rId12"/>
          <w:pgSz w:w="11906" w:h="16838" w:code="9"/>
          <w:pgMar w:top="540" w:right="893" w:bottom="1440" w:left="893" w:header="720" w:footer="720" w:gutter="0"/>
          <w:cols w:space="720"/>
          <w:titlePg/>
          <w:docGrid w:linePitch="360"/>
        </w:sectPr>
      </w:pPr>
    </w:p>
    <w:p w14:paraId="16901B28" w14:textId="47DB2404" w:rsidR="009251D8" w:rsidRPr="00E32C88" w:rsidRDefault="009251D8" w:rsidP="00A05D2D">
      <w:pPr>
        <w:sectPr w:rsidR="009251D8" w:rsidRPr="00E32C88" w:rsidSect="00D3480B">
          <w:type w:val="continuous"/>
          <w:pgSz w:w="11906" w:h="16838" w:code="9"/>
          <w:pgMar w:top="450" w:right="893" w:bottom="1440" w:left="893" w:header="720" w:footer="720" w:gutter="0"/>
          <w:cols w:num="3" w:space="720"/>
          <w:docGrid w:linePitch="360"/>
        </w:sectPr>
      </w:pPr>
    </w:p>
    <w:p w14:paraId="583FE18B" w14:textId="77777777" w:rsidR="00DA27AE" w:rsidRPr="00E32C88" w:rsidRDefault="00687055" w:rsidP="00687055">
      <w:pPr>
        <w:pStyle w:val="Keywords"/>
        <w:ind w:firstLine="0"/>
      </w:pPr>
      <w:r w:rsidRPr="00E32C88">
        <w:rPr>
          <w:rFonts w:eastAsia="MS Mincho"/>
          <w:i w:val="0"/>
        </w:rPr>
        <w:t>Abstract</w:t>
      </w:r>
      <w:r w:rsidRPr="00E32C88">
        <w:t>—</w:t>
      </w:r>
    </w:p>
    <w:p w14:paraId="275C181C" w14:textId="1295A922" w:rsidR="008D2C07" w:rsidRPr="00E32C88" w:rsidRDefault="008D2C07" w:rsidP="002C7F25">
      <w:pPr>
        <w:pStyle w:val="Keywords"/>
        <w:spacing w:after="80"/>
        <w:ind w:firstLine="272"/>
        <w:rPr>
          <w:iCs/>
        </w:rPr>
      </w:pPr>
      <w:r w:rsidRPr="00E32C88">
        <w:rPr>
          <w:iCs/>
        </w:rPr>
        <w:t xml:space="preserve">As new technologies are </w:t>
      </w:r>
      <w:r w:rsidR="00DA27AE" w:rsidRPr="00E32C88">
        <w:rPr>
          <w:iCs/>
        </w:rPr>
        <w:t>introduced;</w:t>
      </w:r>
      <w:r w:rsidRPr="00E32C88">
        <w:rPr>
          <w:iCs/>
        </w:rPr>
        <w:t xml:space="preserve"> their full potential might not be apparent at first. As facial recognition is used more and more in several different devices and services, one good idea might as well separate one product from the rest. As </w:t>
      </w:r>
      <w:r w:rsidR="0025513D" w:rsidRPr="00E32C88">
        <w:rPr>
          <w:iCs/>
        </w:rPr>
        <w:t>it</w:t>
      </w:r>
      <w:r w:rsidRPr="00E32C88">
        <w:rPr>
          <w:iCs/>
        </w:rPr>
        <w:t xml:space="preserve"> has </w:t>
      </w:r>
      <w:r w:rsidR="0025513D" w:rsidRPr="00E32C88">
        <w:rPr>
          <w:iCs/>
        </w:rPr>
        <w:t xml:space="preserve">been </w:t>
      </w:r>
      <w:r w:rsidRPr="00E32C88">
        <w:rPr>
          <w:iCs/>
        </w:rPr>
        <w:t xml:space="preserve">demonstrated in </w:t>
      </w:r>
      <w:r w:rsidR="0025513D" w:rsidRPr="00E32C88">
        <w:rPr>
          <w:iCs/>
        </w:rPr>
        <w:t>a</w:t>
      </w:r>
      <w:r w:rsidRPr="00E32C88">
        <w:rPr>
          <w:iCs/>
        </w:rPr>
        <w:t xml:space="preserve"> previous paper, introducing facial recognition into a smart mirror is not only feasible, it can also be practical. </w:t>
      </w:r>
      <w:r w:rsidR="0025513D" w:rsidRPr="00E32C88">
        <w:rPr>
          <w:iCs/>
        </w:rPr>
        <w:t>T</w:t>
      </w:r>
      <w:r w:rsidRPr="00E32C88">
        <w:rPr>
          <w:iCs/>
        </w:rPr>
        <w:t xml:space="preserve">here are DIY solutions that provide the functionality mentioned above, </w:t>
      </w:r>
      <w:r w:rsidR="0025513D" w:rsidRPr="00E32C88">
        <w:rPr>
          <w:iCs/>
        </w:rPr>
        <w:t>the present concept strives to offer something more</w:t>
      </w:r>
      <w:r w:rsidRPr="00E32C88">
        <w:rPr>
          <w:iCs/>
        </w:rPr>
        <w:t>.</w:t>
      </w:r>
    </w:p>
    <w:p w14:paraId="5CA81558" w14:textId="2104BCE5" w:rsidR="008D2C07" w:rsidRPr="00E32C88" w:rsidRDefault="008D2C07" w:rsidP="002C7F25">
      <w:pPr>
        <w:pStyle w:val="Keywords"/>
        <w:spacing w:after="80"/>
        <w:ind w:firstLine="272"/>
        <w:rPr>
          <w:iCs/>
        </w:rPr>
      </w:pPr>
      <w:r w:rsidRPr="00E32C88">
        <w:rPr>
          <w:iCs/>
        </w:rPr>
        <w:t>The</w:t>
      </w:r>
      <w:r w:rsidR="0025513D" w:rsidRPr="00E32C88">
        <w:rPr>
          <w:iCs/>
        </w:rPr>
        <w:t xml:space="preserve"> aim of this paper was to investigate</w:t>
      </w:r>
      <w:r w:rsidRPr="00E32C88">
        <w:rPr>
          <w:iCs/>
        </w:rPr>
        <w:t xml:space="preserve"> the possibility of detecting </w:t>
      </w:r>
      <w:r w:rsidR="00FB3D22" w:rsidRPr="00E32C88">
        <w:rPr>
          <w:iCs/>
        </w:rPr>
        <w:t xml:space="preserve">the effect of </w:t>
      </w:r>
      <w:r w:rsidRPr="00E32C88">
        <w:rPr>
          <w:iCs/>
        </w:rPr>
        <w:t xml:space="preserve">facial emotions via the same 128-dimensional facial recognition </w:t>
      </w:r>
      <w:r w:rsidR="009366A8" w:rsidRPr="00E32C88">
        <w:rPr>
          <w:iCs/>
        </w:rPr>
        <w:t>system and</w:t>
      </w:r>
      <w:r w:rsidRPr="00E32C88">
        <w:rPr>
          <w:iCs/>
        </w:rPr>
        <w:t xml:space="preserve"> compared it one that utilizes 512</w:t>
      </w:r>
      <w:r w:rsidR="00EC57D0" w:rsidRPr="00E32C88">
        <w:rPr>
          <w:iCs/>
        </w:rPr>
        <w:t>-</w:t>
      </w:r>
      <w:r w:rsidRPr="00E32C88">
        <w:rPr>
          <w:iCs/>
        </w:rPr>
        <w:t>dimensional vectors to represent the human face.</w:t>
      </w:r>
    </w:p>
    <w:p w14:paraId="1AAE5872" w14:textId="0BA9F7D7" w:rsidR="006124FE" w:rsidRPr="00E32C88" w:rsidRDefault="008127F3" w:rsidP="002C7F25">
      <w:pPr>
        <w:pStyle w:val="Keywords"/>
        <w:spacing w:after="80"/>
        <w:ind w:firstLine="272"/>
        <w:rPr>
          <w:iCs/>
        </w:rPr>
      </w:pPr>
      <w:r w:rsidRPr="00E32C88">
        <w:rPr>
          <w:iCs/>
        </w:rPr>
        <w:t>The project utilized a face recognition pipeline used Euclidian distances to classify the users. These users were artificially created, with neutral</w:t>
      </w:r>
      <w:r w:rsidR="00EC57D0" w:rsidRPr="00E32C88">
        <w:rPr>
          <w:iCs/>
        </w:rPr>
        <w:t xml:space="preserve">, angry and happy </w:t>
      </w:r>
      <w:r w:rsidRPr="00E32C88">
        <w:rPr>
          <w:iCs/>
        </w:rPr>
        <w:t>emotion</w:t>
      </w:r>
      <w:r w:rsidR="00EC57D0" w:rsidRPr="00E32C88">
        <w:rPr>
          <w:iCs/>
        </w:rPr>
        <w:t>s</w:t>
      </w:r>
      <w:r w:rsidRPr="00E32C88">
        <w:rPr>
          <w:iCs/>
        </w:rPr>
        <w:t xml:space="preserve"> </w:t>
      </w:r>
      <w:r w:rsidR="00EC57D0" w:rsidRPr="00E32C88">
        <w:rPr>
          <w:iCs/>
        </w:rPr>
        <w:t xml:space="preserve">were </w:t>
      </w:r>
      <w:r w:rsidRPr="00E32C88">
        <w:rPr>
          <w:iCs/>
        </w:rPr>
        <w:t>applied to the</w:t>
      </w:r>
      <w:r w:rsidR="00EC57D0" w:rsidRPr="00E32C88">
        <w:rPr>
          <w:iCs/>
        </w:rPr>
        <w:t xml:space="preserve">ir </w:t>
      </w:r>
      <w:r w:rsidRPr="00E32C88">
        <w:rPr>
          <w:iCs/>
        </w:rPr>
        <w:t>faces. All together more than 30000 distances were measured, these were the basis for this paper. General linear model was used to analyze these distances.</w:t>
      </w:r>
    </w:p>
    <w:p w14:paraId="59F1DD90" w14:textId="74A57C99" w:rsidR="00FB3D22" w:rsidRPr="00E32C88" w:rsidRDefault="00C70E18" w:rsidP="002C7F25">
      <w:pPr>
        <w:pStyle w:val="Keywords"/>
        <w:spacing w:after="80"/>
        <w:ind w:firstLine="272"/>
        <w:rPr>
          <w:iCs/>
        </w:rPr>
      </w:pPr>
      <w:r w:rsidRPr="00E32C88">
        <w:rPr>
          <w:iCs/>
        </w:rPr>
        <w:t xml:space="preserve">The results </w:t>
      </w:r>
      <w:r w:rsidR="008F0A4C" w:rsidRPr="00E32C88">
        <w:rPr>
          <w:iCs/>
        </w:rPr>
        <w:t>showed</w:t>
      </w:r>
      <w:r w:rsidRPr="00E32C88">
        <w:rPr>
          <w:iCs/>
        </w:rPr>
        <w:t xml:space="preserve"> that the solution with 512</w:t>
      </w:r>
      <w:r w:rsidR="00EC57D0" w:rsidRPr="00E32C88">
        <w:rPr>
          <w:iCs/>
        </w:rPr>
        <w:t>-</w:t>
      </w:r>
      <w:r w:rsidRPr="00E32C88">
        <w:rPr>
          <w:iCs/>
        </w:rPr>
        <w:t>dimensional vectors reveal</w:t>
      </w:r>
      <w:r w:rsidR="008F0A4C" w:rsidRPr="00E32C88">
        <w:rPr>
          <w:iCs/>
        </w:rPr>
        <w:t>ed</w:t>
      </w:r>
      <w:r w:rsidRPr="00E32C88">
        <w:rPr>
          <w:iCs/>
        </w:rPr>
        <w:t xml:space="preserve"> significantly higher distances between different users</w:t>
      </w:r>
      <w:r w:rsidR="008F0A4C" w:rsidRPr="00E32C88">
        <w:rPr>
          <w:iCs/>
        </w:rPr>
        <w:t xml:space="preserve">. Within </w:t>
      </w:r>
      <w:r w:rsidR="00EC57D0" w:rsidRPr="00E32C88">
        <w:rPr>
          <w:iCs/>
        </w:rPr>
        <w:t xml:space="preserve">the same </w:t>
      </w:r>
      <w:r w:rsidR="008F0A4C" w:rsidRPr="00E32C88">
        <w:rPr>
          <w:iCs/>
        </w:rPr>
        <w:t>users, the emotional content was able to increase distances, and this effect was more prominent with 512</w:t>
      </w:r>
      <w:r w:rsidR="00EC57D0" w:rsidRPr="00E32C88">
        <w:rPr>
          <w:iCs/>
        </w:rPr>
        <w:t>-</w:t>
      </w:r>
      <w:r w:rsidR="008F0A4C" w:rsidRPr="00E32C88">
        <w:rPr>
          <w:iCs/>
        </w:rPr>
        <w:t>dimensional vectors compared to 128</w:t>
      </w:r>
      <w:r w:rsidR="00EC57D0" w:rsidRPr="00E32C88">
        <w:rPr>
          <w:iCs/>
        </w:rPr>
        <w:t>-</w:t>
      </w:r>
      <w:r w:rsidR="008F0A4C" w:rsidRPr="00E32C88">
        <w:rPr>
          <w:iCs/>
        </w:rPr>
        <w:t>dimensional ones.</w:t>
      </w:r>
    </w:p>
    <w:p w14:paraId="457C1204" w14:textId="1D7896EF" w:rsidR="008F0A4C" w:rsidRPr="00E32C88" w:rsidRDefault="008F0A4C" w:rsidP="002C7F25">
      <w:pPr>
        <w:pStyle w:val="Keywords"/>
        <w:spacing w:after="80"/>
        <w:ind w:firstLine="272"/>
        <w:rPr>
          <w:iCs/>
        </w:rPr>
      </w:pPr>
      <w:r w:rsidRPr="00E32C88">
        <w:rPr>
          <w:iCs/>
        </w:rPr>
        <w:t>In conclusion, our result indicate that the 512-dimensional solution had higher sensitivity and the effect of emotional content on facial detection must be considered in later studies.</w:t>
      </w:r>
    </w:p>
    <w:p w14:paraId="59C9208B" w14:textId="4272AF25" w:rsidR="009251D8" w:rsidRPr="00E32C88" w:rsidRDefault="009251D8" w:rsidP="002C7F25">
      <w:pPr>
        <w:pStyle w:val="Keywords"/>
        <w:spacing w:after="80"/>
        <w:ind w:firstLine="272"/>
      </w:pPr>
      <w:r w:rsidRPr="00E32C88">
        <w:t>Keywords—</w:t>
      </w:r>
      <w:r w:rsidR="00541A4C" w:rsidRPr="00E32C88">
        <w:t xml:space="preserve"> </w:t>
      </w:r>
      <w:r w:rsidR="00EC57D0" w:rsidRPr="00E32C88">
        <w:t xml:space="preserve">emotion, Euclidean distance, </w:t>
      </w:r>
      <w:r w:rsidR="00541A4C" w:rsidRPr="00E32C88">
        <w:t>face recognition</w:t>
      </w:r>
      <w:r w:rsidRPr="00E32C88">
        <w:t xml:space="preserve">, </w:t>
      </w:r>
      <w:r w:rsidR="00541A4C" w:rsidRPr="00E32C88">
        <w:t>neural network</w:t>
      </w:r>
      <w:r w:rsidR="00EC57D0" w:rsidRPr="00E32C88">
        <w:t>, smart mirror</w:t>
      </w:r>
    </w:p>
    <w:p w14:paraId="13F248A5" w14:textId="7F31C687" w:rsidR="009251D8" w:rsidRPr="00E32C88" w:rsidRDefault="009251D8" w:rsidP="009251D8">
      <w:pPr>
        <w:pStyle w:val="Cmsor1"/>
      </w:pPr>
      <w:r w:rsidRPr="00E32C88">
        <w:t>Introduction</w:t>
      </w:r>
    </w:p>
    <w:p w14:paraId="7F6D086F" w14:textId="57AA436C" w:rsidR="00E75C4E" w:rsidRPr="00E32C88" w:rsidRDefault="00152619" w:rsidP="00E75C4E">
      <w:pPr>
        <w:ind w:firstLine="289"/>
        <w:jc w:val="both"/>
        <w:rPr>
          <w:rFonts w:eastAsia="MS Mincho"/>
          <w:kern w:val="48"/>
        </w:rPr>
      </w:pPr>
      <w:r w:rsidRPr="00E32C88">
        <w:rPr>
          <w:rFonts w:eastAsia="MS Mincho"/>
          <w:kern w:val="48"/>
        </w:rPr>
        <w:t>Smart devices</w:t>
      </w:r>
      <w:r w:rsidR="00086936" w:rsidRPr="00E32C88">
        <w:rPr>
          <w:rFonts w:eastAsia="MS Mincho"/>
          <w:kern w:val="48"/>
        </w:rPr>
        <w:t xml:space="preserve"> are </w:t>
      </w:r>
      <w:r w:rsidR="002D6E6A" w:rsidRPr="00E32C88">
        <w:rPr>
          <w:rFonts w:eastAsia="MS Mincho"/>
          <w:kern w:val="48"/>
        </w:rPr>
        <w:t>part of our everyday life now</w:t>
      </w:r>
      <w:r w:rsidR="00945232">
        <w:rPr>
          <w:rFonts w:eastAsia="MS Mincho"/>
          <w:kern w:val="48"/>
        </w:rPr>
        <w:t xml:space="preserve"> </w:t>
      </w:r>
      <w:r w:rsidR="00812971">
        <w:rPr>
          <w:rFonts w:eastAsia="MS Mincho"/>
          <w:kern w:val="48"/>
        </w:rPr>
        <w:fldChar w:fldCharType="begin" w:fldLock="1"/>
      </w:r>
      <w:r w:rsidR="00403DF0">
        <w:rPr>
          <w:rFonts w:eastAsia="MS Mincho"/>
          <w:kern w:val="48"/>
        </w:rPr>
        <w:instrText>ADDIN CSL_CITATION {"citationItems":[{"id":"ITEM-1","itemData":{"DOI":"10.1109/TSMCC.2012.2189204","ISSN":"10946977","abstract":"A smart home is an application of ubiquitous computing in which the home environment is monitored by ambient intelligence to provide context-aware services and facilitate remote home control. This paper presents an overview of previous smart home research as well as the associated technologies. A brief discussion on the building blocks of smart homes and their interrelationships is presented. It describes collective information about sensors, multimedia devices, communication protocols, and systems, which are widely used in smart home implementation. Special algorithms from different fields and their significance are explained according to their scope of use in smart homes. This paper also presents a concrete guideline for future researchers to follow in developing a practical and sustainable smart home. © 1998-2012 IEEE.","author":[{"dropping-particle":"","family":"Alam","given":"Muhammad Raisul","non-dropping-particle":"","parse-names":false,"suffix":""},{"dropping-particle":"","family":"Reaz","given":"Mamun Bin Ibne","non-dropping-particle":"","parse-names":false,"suffix":""},{"dropping-particle":"","family":"Ali","given":"Mohd Alauddin Mohd","non-dropping-particle":"","parse-names":false,"suffix":""}],"container-title":"IEEE Transactions on Systems, Man and Cybernetics Part C: Applications and Reviews","id":"ITEM-1","issue":"6","issued":{"date-parts":[["2012"]]},"page":"1190-1203","title":"A review of smart homes - Past, present, and future","type":"article-journal","volume":"42"},"uris":["http://www.mendeley.com/documents/?uuid=8f8dd310-2091-4517-a0ab-75241cefe814"]}],"mendeley":{"formattedCitation":"[1]","plainTextFormattedCitation":"[1]","previouslyFormattedCitation":"[1]"},"properties":{"noteIndex":0},"schema":"https://github.com/citation-style-language/schema/raw/master/csl-citation.json"}</w:instrText>
      </w:r>
      <w:r w:rsidR="00812971">
        <w:rPr>
          <w:rFonts w:eastAsia="MS Mincho"/>
          <w:kern w:val="48"/>
        </w:rPr>
        <w:fldChar w:fldCharType="separate"/>
      </w:r>
      <w:r w:rsidR="00812971" w:rsidRPr="00812971">
        <w:rPr>
          <w:rFonts w:eastAsia="MS Mincho"/>
          <w:noProof/>
          <w:kern w:val="48"/>
        </w:rPr>
        <w:t>[1]</w:t>
      </w:r>
      <w:r w:rsidR="00812971">
        <w:rPr>
          <w:rFonts w:eastAsia="MS Mincho"/>
          <w:kern w:val="48"/>
        </w:rPr>
        <w:fldChar w:fldCharType="end"/>
      </w:r>
      <w:r w:rsidR="002D6E6A" w:rsidRPr="00E32C88">
        <w:rPr>
          <w:rFonts w:eastAsia="MS Mincho"/>
          <w:kern w:val="48"/>
        </w:rPr>
        <w:t xml:space="preserve">. Most companies try to adapt their </w:t>
      </w:r>
      <w:r w:rsidR="00451667" w:rsidRPr="00E32C88">
        <w:rPr>
          <w:rFonts w:eastAsia="MS Mincho"/>
          <w:kern w:val="48"/>
        </w:rPr>
        <w:t>products</w:t>
      </w:r>
      <w:r w:rsidR="00E412E7" w:rsidRPr="00E32C88">
        <w:rPr>
          <w:rFonts w:eastAsia="MS Mincho"/>
          <w:kern w:val="48"/>
        </w:rPr>
        <w:t xml:space="preserve"> to </w:t>
      </w:r>
      <w:r w:rsidR="00C851B7" w:rsidRPr="00E32C88">
        <w:rPr>
          <w:rFonts w:eastAsia="MS Mincho"/>
          <w:kern w:val="48"/>
        </w:rPr>
        <w:t>fit their customers as best as possible</w:t>
      </w:r>
      <w:r w:rsidR="00945232">
        <w:rPr>
          <w:rFonts w:eastAsia="MS Mincho"/>
          <w:kern w:val="48"/>
        </w:rPr>
        <w:t xml:space="preserve"> </w:t>
      </w:r>
      <w:r w:rsidR="00403DF0">
        <w:rPr>
          <w:rFonts w:eastAsia="MS Mincho"/>
          <w:kern w:val="48"/>
        </w:rPr>
        <w:fldChar w:fldCharType="begin" w:fldLock="1"/>
      </w:r>
      <w:r w:rsidR="008A10BC">
        <w:rPr>
          <w:rFonts w:eastAsia="MS Mincho"/>
          <w:kern w:val="48"/>
        </w:rPr>
        <w:instrText>ADDIN CSL_CITATION {"citationItems":[{"id":"ITEM-1","itemData":{"author":[{"dropping-particle":"","family":"Brussenskiy","given":"Georgiy","non-dropping-particle":"","parse-names":false,"suffix":""},{"dropping-particle":"","family":"Chiarella","given":"Christopher","non-dropping-particle":"","parse-names":false,"suffix":""},{"dropping-particle":"","family":"Nagda","given":"Vishal","non-dropping-particle":"","parse-names":false,"suffix":""}],"id":"ITEM-1","issued":{"date-parts":[["2014"]]},"title":"Smart Mirror Sponsored by Central Florida Inpatient Medicine Group 10 Senior Design II-Project Documentation 4-28-2014","type":"article-journal"},"uris":["http://www.mendeley.com/documents/?uuid=94e996c2-2453-4704-b5bc-dd6f758fa045"]}],"mendeley":{"formattedCitation":"[2]","plainTextFormattedCitation":"[2]","previouslyFormattedCitation":"[2]"},"properties":{"noteIndex":0},"schema":"https://github.com/citation-style-language/schema/raw/master/csl-citation.json"}</w:instrText>
      </w:r>
      <w:r w:rsidR="00403DF0">
        <w:rPr>
          <w:rFonts w:eastAsia="MS Mincho"/>
          <w:kern w:val="48"/>
        </w:rPr>
        <w:fldChar w:fldCharType="separate"/>
      </w:r>
      <w:r w:rsidR="00403DF0" w:rsidRPr="00403DF0">
        <w:rPr>
          <w:rFonts w:eastAsia="MS Mincho"/>
          <w:noProof/>
          <w:kern w:val="48"/>
        </w:rPr>
        <w:t>[2]</w:t>
      </w:r>
      <w:r w:rsidR="00403DF0">
        <w:rPr>
          <w:rFonts w:eastAsia="MS Mincho"/>
          <w:kern w:val="48"/>
        </w:rPr>
        <w:fldChar w:fldCharType="end"/>
      </w:r>
      <w:r w:rsidR="00C851B7" w:rsidRPr="00E32C88">
        <w:rPr>
          <w:rFonts w:eastAsia="MS Mincho"/>
          <w:kern w:val="48"/>
        </w:rPr>
        <w:t>.</w:t>
      </w:r>
      <w:r w:rsidR="00E75C4E" w:rsidRPr="00E32C88">
        <w:rPr>
          <w:rFonts w:eastAsia="MS Mincho"/>
          <w:kern w:val="48"/>
        </w:rPr>
        <w:t xml:space="preserve"> The team’s vision </w:t>
      </w:r>
      <w:r w:rsidR="00904460" w:rsidRPr="00E32C88">
        <w:rPr>
          <w:rFonts w:eastAsia="MS Mincho"/>
          <w:kern w:val="48"/>
        </w:rPr>
        <w:t xml:space="preserve">is </w:t>
      </w:r>
      <w:r w:rsidR="00E75C4E" w:rsidRPr="00E32C88">
        <w:rPr>
          <w:rFonts w:eastAsia="MS Mincho"/>
          <w:kern w:val="48"/>
        </w:rPr>
        <w:t>about a smart mirror</w:t>
      </w:r>
      <w:r w:rsidR="00500BC9" w:rsidRPr="00E32C88">
        <w:rPr>
          <w:rFonts w:eastAsia="MS Mincho"/>
          <w:kern w:val="48"/>
        </w:rPr>
        <w:t xml:space="preserve">, that utilizes </w:t>
      </w:r>
      <w:r w:rsidR="00AA0016" w:rsidRPr="00E32C88">
        <w:rPr>
          <w:rFonts w:eastAsia="MS Mincho"/>
          <w:kern w:val="48"/>
        </w:rPr>
        <w:t>face recognition to</w:t>
      </w:r>
      <w:r w:rsidR="00B905B9" w:rsidRPr="00E32C88">
        <w:rPr>
          <w:rFonts w:eastAsia="MS Mincho"/>
          <w:kern w:val="48"/>
        </w:rPr>
        <w:t xml:space="preserve"> </w:t>
      </w:r>
      <w:r w:rsidR="00F15A38" w:rsidRPr="00E32C88">
        <w:rPr>
          <w:rFonts w:eastAsia="MS Mincho"/>
          <w:kern w:val="48"/>
        </w:rPr>
        <w:t xml:space="preserve">show meaningful information to </w:t>
      </w:r>
      <w:r w:rsidR="001F3A1C" w:rsidRPr="00E32C88">
        <w:rPr>
          <w:rFonts w:eastAsia="MS Mincho"/>
          <w:kern w:val="48"/>
        </w:rPr>
        <w:t>its</w:t>
      </w:r>
      <w:r w:rsidR="001F3A1C">
        <w:rPr>
          <w:rFonts w:eastAsia="MS Mincho"/>
          <w:kern w:val="48"/>
        </w:rPr>
        <w:t xml:space="preserve"> </w:t>
      </w:r>
      <w:r w:rsidR="00F15A38" w:rsidRPr="00E32C88">
        <w:rPr>
          <w:rFonts w:eastAsia="MS Mincho"/>
          <w:kern w:val="48"/>
        </w:rPr>
        <w:t xml:space="preserve">users while they perform </w:t>
      </w:r>
      <w:r w:rsidR="003B2568" w:rsidRPr="00E32C88">
        <w:rPr>
          <w:rFonts w:eastAsia="MS Mincho"/>
          <w:kern w:val="48"/>
        </w:rPr>
        <w:t>menial tasks</w:t>
      </w:r>
      <w:r w:rsidR="001F3A1C">
        <w:rPr>
          <w:rFonts w:eastAsia="MS Mincho"/>
          <w:kern w:val="48"/>
        </w:rPr>
        <w:t xml:space="preserve"> </w:t>
      </w:r>
      <w:r w:rsidR="004E1805" w:rsidRPr="00E32C88">
        <w:rPr>
          <w:rFonts w:eastAsia="MS Mincho"/>
          <w:kern w:val="48"/>
        </w:rPr>
        <w:fldChar w:fldCharType="begin" w:fldLock="1"/>
      </w:r>
      <w:r w:rsidR="008A10BC">
        <w:rPr>
          <w:rFonts w:eastAsia="MS Mincho"/>
          <w:kern w:val="48"/>
        </w:rPr>
        <w:instrText>ADDIN CSL_CITATION {"citationItems":[{"id":"ITEM-1","itemData":{"author":[{"dropping-particle":"","family":"Tóth","given":"Patrik Sándor","non-dropping-particle":"","parse-names":false,"suffix":""},{"dropping-particle":"","family":"Tóth","given":"András Tibor","non-dropping-particle":"","parse-names":false,"suffix":""},{"dropping-particle":"","family":"Mészáros","given":"Szabolcs","non-dropping-particle":"","parse-names":false,"suffix":""}],"container-title":"14 th International Symposium on Applied Informatics and Related Areas organized in the frame of Hungarian Science Festival 2019 by Óbuda University","id":"ITEM-1","issued":{"date-parts":[["2019"]]},"title":"Concept and implementation of a smart mirror","type":"paper-conference"},"uris":["http://www.mendeley.com/documents/?uuid=d8589f28-aa84-4a4c-85b8-2742a00c0e38"]}],"mendeley":{"formattedCitation":"[3]","plainTextFormattedCitation":"[3]","previouslyFormattedCitation":"[3]"},"properties":{"noteIndex":0},"schema":"https://github.com/citation-style-language/schema/raw/master/csl-citation.json"}</w:instrText>
      </w:r>
      <w:r w:rsidR="004E1805" w:rsidRPr="00E32C88">
        <w:rPr>
          <w:rFonts w:eastAsia="MS Mincho"/>
          <w:kern w:val="48"/>
        </w:rPr>
        <w:fldChar w:fldCharType="separate"/>
      </w:r>
      <w:r w:rsidR="00403DF0" w:rsidRPr="00403DF0">
        <w:rPr>
          <w:rFonts w:eastAsia="MS Mincho"/>
          <w:noProof/>
          <w:kern w:val="48"/>
        </w:rPr>
        <w:t>[3]</w:t>
      </w:r>
      <w:r w:rsidR="004E1805" w:rsidRPr="00E32C88">
        <w:rPr>
          <w:rFonts w:eastAsia="MS Mincho"/>
          <w:kern w:val="48"/>
        </w:rPr>
        <w:fldChar w:fldCharType="end"/>
      </w:r>
      <w:r w:rsidR="003B2568" w:rsidRPr="00E32C88">
        <w:rPr>
          <w:rFonts w:eastAsia="MS Mincho"/>
          <w:kern w:val="48"/>
        </w:rPr>
        <w:t>.</w:t>
      </w:r>
    </w:p>
    <w:p w14:paraId="3306FA43" w14:textId="6FC97501" w:rsidR="00884181" w:rsidRPr="00E32C88" w:rsidRDefault="00B94DCF" w:rsidP="005D06D8">
      <w:pPr>
        <w:ind w:firstLine="289"/>
        <w:jc w:val="both"/>
        <w:rPr>
          <w:rFonts w:eastAsia="MS Mincho"/>
          <w:kern w:val="48"/>
        </w:rPr>
      </w:pPr>
      <w:r w:rsidRPr="00E32C88">
        <w:rPr>
          <w:rFonts w:eastAsia="MS Mincho"/>
          <w:kern w:val="48"/>
        </w:rPr>
        <w:t xml:space="preserve">The </w:t>
      </w:r>
      <w:r w:rsidR="00884181" w:rsidRPr="00E32C88">
        <w:rPr>
          <w:rFonts w:eastAsia="MS Mincho"/>
          <w:kern w:val="48"/>
        </w:rPr>
        <w:t>team's smart mirror</w:t>
      </w:r>
      <w:r w:rsidRPr="00E32C88">
        <w:rPr>
          <w:rFonts w:eastAsia="MS Mincho"/>
          <w:kern w:val="48"/>
        </w:rPr>
        <w:t xml:space="preserve"> project</w:t>
      </w:r>
      <w:r w:rsidR="00D4501C" w:rsidRPr="00E32C88">
        <w:rPr>
          <w:rFonts w:eastAsia="MS Mincho"/>
          <w:kern w:val="48"/>
        </w:rPr>
        <w:t xml:space="preserve"> </w:t>
      </w:r>
      <w:r w:rsidR="0056200F" w:rsidRPr="00E32C88">
        <w:rPr>
          <w:rFonts w:eastAsia="MS Mincho"/>
          <w:noProof/>
          <w:kern w:val="48"/>
        </w:rPr>
        <w:t>consist</w:t>
      </w:r>
      <w:r w:rsidR="00D51A9A" w:rsidRPr="00E32C88">
        <w:rPr>
          <w:rFonts w:eastAsia="MS Mincho"/>
          <w:noProof/>
          <w:kern w:val="48"/>
        </w:rPr>
        <w:t xml:space="preserve"> </w:t>
      </w:r>
      <w:r w:rsidR="0056200F" w:rsidRPr="00E32C88">
        <w:rPr>
          <w:rFonts w:eastAsia="MS Mincho"/>
          <w:kern w:val="48"/>
        </w:rPr>
        <w:t>of</w:t>
      </w:r>
      <w:r w:rsidR="00884181" w:rsidRPr="00E32C88">
        <w:rPr>
          <w:rFonts w:eastAsia="MS Mincho"/>
          <w:kern w:val="48"/>
        </w:rPr>
        <w:t xml:space="preserve"> three major components, one of these were the face recognition pipeline</w:t>
      </w:r>
      <w:r w:rsidR="00F8106E">
        <w:rPr>
          <w:rFonts w:eastAsia="MS Mincho"/>
          <w:kern w:val="48"/>
        </w:rPr>
        <w:t xml:space="preserve">. </w:t>
      </w:r>
      <w:r w:rsidR="00884181" w:rsidRPr="00E32C88">
        <w:rPr>
          <w:rFonts w:eastAsia="MS Mincho"/>
          <w:kern w:val="48"/>
        </w:rPr>
        <w:t>Over the course of the project some results pointed out, that the current state of the pipeline is not sufficient, thus new technologies were ad</w:t>
      </w:r>
      <w:r w:rsidR="003D3EA3" w:rsidRPr="00E32C88">
        <w:rPr>
          <w:rFonts w:eastAsia="MS Mincho"/>
          <w:kern w:val="48"/>
        </w:rPr>
        <w:t>o</w:t>
      </w:r>
      <w:r w:rsidR="00884181" w:rsidRPr="00E32C88">
        <w:rPr>
          <w:rFonts w:eastAsia="MS Mincho"/>
          <w:kern w:val="48"/>
        </w:rPr>
        <w:t xml:space="preserve">pted </w:t>
      </w:r>
      <w:r w:rsidR="00B7737C" w:rsidRPr="00E32C88">
        <w:rPr>
          <w:rFonts w:eastAsia="MS Mincho"/>
          <w:kern w:val="48"/>
        </w:rPr>
        <w:fldChar w:fldCharType="begin" w:fldLock="1"/>
      </w:r>
      <w:r w:rsidR="008A10BC">
        <w:rPr>
          <w:rFonts w:eastAsia="MS Mincho"/>
          <w:kern w:val="48"/>
        </w:rPr>
        <w:instrText>ADDIN CSL_CITATION {"citationItems":[{"id":"ITEM-1","itemData":{"DOI":"10.1109/LSP.2016.2603342","ISBN":"1070-9908 VO - 23","ISSN":"10709908","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container-title":"IEEE Signal Processing Letters","id":"ITEM-1","issue":"10","issued":{"date-parts":[["2016"]]},"page":"1499-1503","title":"(MTCNN) Multi-task Cascaded Convolutional Networks","type":"article-journal","volume":"23"},"uris":["http://www.mendeley.com/documents/?uuid=b3b20e5c-9f5f-4d69-9886-ade821e98577"]}],"mendeley":{"formattedCitation":"[4]","plainTextFormattedCitation":"[4]","previouslyFormattedCitation":"[4]"},"properties":{"noteIndex":0},"schema":"https://github.com/citation-style-language/schema/raw/master/csl-citation.json"}</w:instrText>
      </w:r>
      <w:r w:rsidR="00B7737C" w:rsidRPr="00E32C88">
        <w:rPr>
          <w:rFonts w:eastAsia="MS Mincho"/>
          <w:kern w:val="48"/>
        </w:rPr>
        <w:fldChar w:fldCharType="separate"/>
      </w:r>
      <w:r w:rsidR="00403DF0" w:rsidRPr="00403DF0">
        <w:rPr>
          <w:rFonts w:eastAsia="MS Mincho"/>
          <w:noProof/>
          <w:kern w:val="48"/>
        </w:rPr>
        <w:t>[4]</w:t>
      </w:r>
      <w:r w:rsidR="00B7737C" w:rsidRPr="00E32C88">
        <w:rPr>
          <w:rFonts w:eastAsia="MS Mincho"/>
          <w:kern w:val="48"/>
        </w:rPr>
        <w:fldChar w:fldCharType="end"/>
      </w:r>
      <w:r w:rsidR="00B7737C" w:rsidRPr="00E32C88">
        <w:rPr>
          <w:rFonts w:eastAsia="MS Mincho"/>
          <w:kern w:val="48"/>
        </w:rPr>
        <w:fldChar w:fldCharType="begin" w:fldLock="1"/>
      </w:r>
      <w:r w:rsidR="008A10BC">
        <w:rPr>
          <w:rFonts w:eastAsia="MS Mincho"/>
          <w:kern w:val="48"/>
        </w:rPr>
        <w:instrText>ADDIN CSL_CITATION {"citationItems":[{"id":"ITEM-1","itemData":{"abstract":"Deep learning frameworks have often focused on either usability or speed, but not both. PyTorch is a machine learning library that shows that these two goals are in fact compatible: it was designed from first principles to support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ly used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Kopf","given":"Andreas","non-dropping-particle":"","parse-names":false,"suffix":""},{"dropping-particle":"","family":"Zang","given":"Edward","non-dropping-particle":"","parse-names":false,"suffix":""},{"dropping-particle":"","family":"DeVito","given":"Zachary","non-dropping-particle":"","parse-names":false,"suffix":""},{"dropping-particle":"","family":"Raison","given":"Martin","non-dropping-particle":"","parse-names":false,"suffix":""},{"dropping-particle":"","family":"Tejani","given":"Alykhan","non-dropping-particle":"","parse-names":false,"suffix":""},{"dropping-particle":"","family":"Chilamkurthy","given":"Sasank","non-dropping-particle":"","parse-names":false,"suffix":""},{"dropping-particle":"","family":"Steiner","given":"Benoit","non-dropping-particle":"","parse-names":false,"suffix":""},{"dropping-particle":"","family":"Fang","given":"Lu","non-dropping-particle":"","parse-names":false,"suffix":""},{"dropping-particle":"","family":"Bai","given":"Junjie","non-dropping-particle":"","parse-names":false,"suffix":""},{"dropping-particle":"","family":"Chintala","given":"Soumith","non-dropping-particle":"","parse-names":false,"suffix":""}],"container-title":"Advances in Neural Information Processing Systems 32 (NIPS 2019)","id":"ITEM-1","issued":{"date-parts":[["2019"]]},"title":"PyTorch: An Imperative Style, High-Performance Deep Learning Library","type":"paper-conference"},"uris":["http://www.mendeley.com/documents/?uuid=ae3a1b50-a36c-42dd-9626-8855da86e5cb"]}],"mendeley":{"formattedCitation":"[5]","plainTextFormattedCitation":"[5]","previouslyFormattedCitation":"[5]"},"properties":{"noteIndex":0},"schema":"https://github.com/citation-style-language/schema/raw/master/csl-citation.json"}</w:instrText>
      </w:r>
      <w:r w:rsidR="00B7737C" w:rsidRPr="00E32C88">
        <w:rPr>
          <w:rFonts w:eastAsia="MS Mincho"/>
          <w:kern w:val="48"/>
        </w:rPr>
        <w:fldChar w:fldCharType="separate"/>
      </w:r>
      <w:r w:rsidR="00403DF0" w:rsidRPr="00403DF0">
        <w:rPr>
          <w:rFonts w:eastAsia="MS Mincho"/>
          <w:noProof/>
          <w:kern w:val="48"/>
        </w:rPr>
        <w:t>[5]</w:t>
      </w:r>
      <w:r w:rsidR="00B7737C" w:rsidRPr="00E32C88">
        <w:rPr>
          <w:rFonts w:eastAsia="MS Mincho"/>
          <w:kern w:val="48"/>
        </w:rPr>
        <w:fldChar w:fldCharType="end"/>
      </w:r>
      <w:r w:rsidR="00B7737C" w:rsidRPr="00E32C88">
        <w:rPr>
          <w:rFonts w:eastAsia="MS Mincho"/>
          <w:kern w:val="48"/>
        </w:rPr>
        <w:t>.</w:t>
      </w:r>
    </w:p>
    <w:p w14:paraId="2DBB9F67" w14:textId="3F86CE46" w:rsidR="00D51A9A" w:rsidRDefault="00884181" w:rsidP="007153D4">
      <w:pPr>
        <w:ind w:firstLine="289"/>
        <w:jc w:val="both"/>
        <w:rPr>
          <w:rFonts w:eastAsia="MS Mincho"/>
          <w:kern w:val="48"/>
        </w:rPr>
      </w:pPr>
      <w:r w:rsidRPr="00E32C88">
        <w:rPr>
          <w:rFonts w:eastAsia="MS Mincho"/>
          <w:kern w:val="48"/>
        </w:rPr>
        <w:t>Because of this change in the underlying technologies, we were able to achieve greater accuracy for our face recognition system. Using this newly gained accuracy a new goal was set, to detect the effects of different emotions on the face</w:t>
      </w:r>
      <w:r w:rsidR="00262690" w:rsidRPr="00E32C88">
        <w:rPr>
          <w:rFonts w:eastAsia="MS Mincho"/>
          <w:kern w:val="48"/>
        </w:rPr>
        <w:t xml:space="preserve"> </w:t>
      </w:r>
      <w:r w:rsidRPr="00E32C88">
        <w:rPr>
          <w:rFonts w:eastAsia="MS Mincho"/>
          <w:kern w:val="48"/>
        </w:rPr>
        <w:t>recognition pip</w:t>
      </w:r>
      <w:r w:rsidR="00262690" w:rsidRPr="00E32C88">
        <w:rPr>
          <w:rFonts w:eastAsia="MS Mincho"/>
          <w:kern w:val="48"/>
        </w:rPr>
        <w:t>e</w:t>
      </w:r>
      <w:r w:rsidRPr="00E32C88">
        <w:rPr>
          <w:rFonts w:eastAsia="MS Mincho"/>
          <w:kern w:val="48"/>
        </w:rPr>
        <w:t xml:space="preserve">line accuracy, and using this data prepare our system to </w:t>
      </w:r>
      <w:r w:rsidR="00B7737C" w:rsidRPr="00E32C88">
        <w:rPr>
          <w:rFonts w:eastAsia="MS Mincho"/>
          <w:kern w:val="48"/>
        </w:rPr>
        <w:t>differentiate</w:t>
      </w:r>
      <w:r w:rsidRPr="00E32C88">
        <w:rPr>
          <w:rFonts w:eastAsia="MS Mincho"/>
          <w:kern w:val="48"/>
        </w:rPr>
        <w:t xml:space="preserve"> emotions on our users</w:t>
      </w:r>
      <w:r w:rsidR="00CF5E15" w:rsidRPr="00E32C88">
        <w:rPr>
          <w:rFonts w:eastAsia="MS Mincho"/>
          <w:kern w:val="48"/>
        </w:rPr>
        <w:t>’</w:t>
      </w:r>
      <w:r w:rsidRPr="00E32C88">
        <w:rPr>
          <w:rFonts w:eastAsia="MS Mincho"/>
          <w:kern w:val="48"/>
        </w:rPr>
        <w:t xml:space="preserve"> face.</w:t>
      </w:r>
    </w:p>
    <w:p w14:paraId="0F259B8F" w14:textId="77777777" w:rsidR="008F1267" w:rsidRDefault="008F1267" w:rsidP="008F1267">
      <w:pPr>
        <w:pStyle w:val="Keywords"/>
        <w:spacing w:after="80"/>
        <w:ind w:firstLine="272"/>
        <w:rPr>
          <w:iCs/>
        </w:rPr>
      </w:pPr>
    </w:p>
    <w:p w14:paraId="7F5BA4E9" w14:textId="16031411" w:rsidR="008F1267" w:rsidRPr="008F1267" w:rsidRDefault="008F1267" w:rsidP="008F1267">
      <w:pPr>
        <w:pStyle w:val="Keywords"/>
        <w:spacing w:after="80"/>
        <w:ind w:firstLine="272"/>
        <w:rPr>
          <w:b w:val="0"/>
          <w:bCs w:val="0"/>
          <w:i w:val="0"/>
          <w:sz w:val="20"/>
          <w:szCs w:val="20"/>
        </w:rPr>
      </w:pPr>
      <w:r w:rsidRPr="008F1267">
        <w:rPr>
          <w:b w:val="0"/>
          <w:bCs w:val="0"/>
          <w:i w:val="0"/>
          <w:sz w:val="20"/>
          <w:szCs w:val="20"/>
        </w:rPr>
        <w:t>The aim of this paper was to investigate the possibility of detecting the effect of facial emotions via the same 128-dimensional facial recognition system and compared it one that utilizes 512-dimensional vectors to represent the human face.</w:t>
      </w:r>
    </w:p>
    <w:p w14:paraId="462C1CB5" w14:textId="588C93F0" w:rsidR="009251D8" w:rsidRPr="00E32C88" w:rsidRDefault="00541A4C" w:rsidP="009251D8">
      <w:pPr>
        <w:pStyle w:val="Cmsor1"/>
      </w:pPr>
      <w:r w:rsidRPr="00E32C88">
        <w:t>Methods</w:t>
      </w:r>
    </w:p>
    <w:p w14:paraId="3701CA02" w14:textId="431BD62A" w:rsidR="0046352A" w:rsidRPr="00E32C88" w:rsidRDefault="00703567" w:rsidP="0046352A">
      <w:pPr>
        <w:pStyle w:val="Cmsor2"/>
      </w:pPr>
      <w:r w:rsidRPr="00E32C88">
        <w:t>Creating the face repository</w:t>
      </w:r>
    </w:p>
    <w:p w14:paraId="035D3FB0" w14:textId="61A57050" w:rsidR="00703567" w:rsidRPr="00E32C88" w:rsidRDefault="00703567" w:rsidP="002D1DF8">
      <w:pPr>
        <w:ind w:firstLine="288"/>
        <w:jc w:val="both"/>
      </w:pPr>
      <w:r w:rsidRPr="00E32C88">
        <w:t>For the creation of the face repository</w:t>
      </w:r>
      <w:r w:rsidR="000741D1" w:rsidRPr="00E32C88">
        <w:t>,</w:t>
      </w:r>
      <w:r w:rsidRPr="00E32C88">
        <w:t xml:space="preserve"> </w:t>
      </w:r>
      <w:r w:rsidR="000741D1" w:rsidRPr="00E32C88">
        <w:t>a</w:t>
      </w:r>
      <w:r w:rsidRPr="00E32C88">
        <w:t xml:space="preserve"> software called FaceGen Modeller (demo version)</w:t>
      </w:r>
      <w:r w:rsidR="00B7737C" w:rsidRPr="00E32C88">
        <w:t xml:space="preserve"> </w:t>
      </w:r>
      <w:r w:rsidR="00B7737C" w:rsidRPr="00E32C88">
        <w:fldChar w:fldCharType="begin" w:fldLock="1"/>
      </w:r>
      <w:r w:rsidR="008A10BC">
        <w:instrText>ADDIN CSL_CITATION {"citationItems":[{"id":"ITEM-1","itemData":{"author":[{"dropping-particle":"","family":"Singular Inversions Inc.","given":"","non-dropping-particle":"","parse-names":false,"suffix":""}],"id":"ITEM-1","issued":{"date-parts":[["2020"]]},"publisher":"Singular Inversions Inc.","title":"FaceGen Modeller","type":"article"},"uris":["http://www.mendeley.com/documents/?uuid=7c0daa11-c391-4fd4-b415-ef62da2b6487"]}],"mendeley":{"formattedCitation":"[6]","plainTextFormattedCitation":"[6]","previouslyFormattedCitation":"[6]"},"properties":{"noteIndex":0},"schema":"https://github.com/citation-style-language/schema/raw/master/csl-citation.json"}</w:instrText>
      </w:r>
      <w:r w:rsidR="00B7737C" w:rsidRPr="00E32C88">
        <w:fldChar w:fldCharType="separate"/>
      </w:r>
      <w:r w:rsidR="00403DF0" w:rsidRPr="00403DF0">
        <w:rPr>
          <w:noProof/>
        </w:rPr>
        <w:t>[6]</w:t>
      </w:r>
      <w:r w:rsidR="00B7737C" w:rsidRPr="00E32C88">
        <w:fldChar w:fldCharType="end"/>
      </w:r>
      <w:r w:rsidRPr="00E32C88">
        <w:t xml:space="preserve"> has been chosen. The 4 </w:t>
      </w:r>
      <w:r w:rsidR="00CD7971">
        <w:t xml:space="preserve">basic </w:t>
      </w:r>
      <w:r w:rsidRPr="00E32C88">
        <w:t>face</w:t>
      </w:r>
      <w:r w:rsidR="00CD7971">
        <w:t xml:space="preserve"> features</w:t>
      </w:r>
      <w:r w:rsidR="00456FBC">
        <w:t xml:space="preserve"> </w:t>
      </w:r>
      <w:r w:rsidR="00845ED2">
        <w:t>(Figure 1)</w:t>
      </w:r>
      <w:r w:rsidRPr="00E32C88">
        <w:t xml:space="preserve"> for this paper have been created with the software’s randomizer option. In this software it is possible to adjust the faces so called Action Units </w:t>
      </w:r>
      <w:r w:rsidR="00B7737C" w:rsidRPr="00E32C88">
        <w:fldChar w:fldCharType="begin" w:fldLock="1"/>
      </w:r>
      <w:r w:rsidR="008A10BC">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00B7737C" w:rsidRPr="00E32C88">
        <w:fldChar w:fldCharType="separate"/>
      </w:r>
      <w:r w:rsidR="00403DF0" w:rsidRPr="00403DF0">
        <w:rPr>
          <w:noProof/>
        </w:rPr>
        <w:t>[7]</w:t>
      </w:r>
      <w:r w:rsidR="00B7737C" w:rsidRPr="00E32C88">
        <w:fldChar w:fldCharType="end"/>
      </w:r>
      <w:r w:rsidRPr="00E32C88">
        <w:t xml:space="preserve">. These action units are responsible to different movements in the face itself, in this way it is possible to create facial expression like happiness or anger. For every measuring point with given facial expression and intensity with the needed action units </w:t>
      </w:r>
      <w:r w:rsidR="00B7737C" w:rsidRPr="00E32C88">
        <w:fldChar w:fldCharType="begin" w:fldLock="1"/>
      </w:r>
      <w:r w:rsidR="008A10BC">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00B7737C" w:rsidRPr="00E32C88">
        <w:fldChar w:fldCharType="separate"/>
      </w:r>
      <w:r w:rsidR="00403DF0" w:rsidRPr="00403DF0">
        <w:rPr>
          <w:noProof/>
        </w:rPr>
        <w:t>[7]</w:t>
      </w:r>
      <w:r w:rsidR="00B7737C" w:rsidRPr="00E32C88">
        <w:fldChar w:fldCharType="end"/>
      </w:r>
      <w:r w:rsidR="00B7737C" w:rsidRPr="00E32C88">
        <w:t xml:space="preserve"> </w:t>
      </w:r>
      <w:r w:rsidRPr="00E32C88">
        <w:t>an XML document has been created for the purpose of reusability, these were used for the creation of the faces presented in this dataset. For each model 2 different set of pictures were created with different intensity of anger or happiness applied.</w:t>
      </w:r>
      <w:r w:rsidR="00536E79" w:rsidRPr="00E32C88">
        <w:t xml:space="preserve"> (Figure </w:t>
      </w:r>
      <w:r w:rsidR="00845ED2">
        <w:t>2</w:t>
      </w:r>
      <w:r w:rsidR="00536E79" w:rsidRPr="00E32C88">
        <w:t>)</w:t>
      </w:r>
      <w:r w:rsidR="002F289E" w:rsidRPr="00E32C88">
        <w:t xml:space="preserve"> </w:t>
      </w:r>
      <w:r w:rsidR="00BB5306" w:rsidRPr="00E32C88">
        <w:t>All users were created with the male preset of FaceGen Modeller to avoid any potential biases in the face recognition pipeline.</w:t>
      </w:r>
    </w:p>
    <w:p w14:paraId="427B0AF0" w14:textId="732EBE71" w:rsidR="00703567" w:rsidRPr="00E32C88" w:rsidRDefault="00703567" w:rsidP="00BB5ECA">
      <w:pPr>
        <w:ind w:firstLine="288"/>
        <w:jc w:val="both"/>
      </w:pPr>
      <w:r w:rsidRPr="00E32C88">
        <w:t>The</w:t>
      </w:r>
      <w:r w:rsidR="00BA04C9" w:rsidRPr="00E32C88">
        <w:t>s</w:t>
      </w:r>
      <w:r w:rsidRPr="00E32C88">
        <w:t>e sets were created for each emotion: neutral with the intensity between 0 and 10 %, low with the intensity between 20 and 30 % and high, with the intensity value between 50 and 60 % with 1 percent increments for all sets.</w:t>
      </w:r>
      <w:r w:rsidR="00BB5ECA">
        <w:t xml:space="preserve"> </w:t>
      </w:r>
      <w:r w:rsidRPr="00E32C88">
        <w:t xml:space="preserve">These were then captured with the help of a program called ShareX </w:t>
      </w:r>
      <w:r w:rsidR="00B7737C" w:rsidRPr="00E32C88">
        <w:fldChar w:fldCharType="begin" w:fldLock="1"/>
      </w:r>
      <w:r w:rsidR="008A10BC">
        <w:instrText>ADDIN CSL_CITATION {"citationItems":[{"id":"ITEM-1","itemData":{"author":[{"dropping-particle":"","family":"ShareX Team","given":"","non-dropping-particle":"","parse-names":false,"suffix":""}],"id":"ITEM-1","issued":{"date-parts":[["2020"]]},"number":"13.1.0","title":"ShareX","type":"article"},"uris":["http://www.mendeley.com/documents/?uuid=ecf2b279-6337-4d63-b6c5-6416a09f2fc6"]}],"mendeley":{"formattedCitation":"[8]","plainTextFormattedCitation":"[8]","previouslyFormattedCitation":"[8]"},"properties":{"noteIndex":0},"schema":"https://github.com/citation-style-language/schema/raw/master/csl-citation.json"}</w:instrText>
      </w:r>
      <w:r w:rsidR="00B7737C" w:rsidRPr="00E32C88">
        <w:fldChar w:fldCharType="separate"/>
      </w:r>
      <w:r w:rsidR="00403DF0" w:rsidRPr="00403DF0">
        <w:rPr>
          <w:noProof/>
        </w:rPr>
        <w:t>[8]</w:t>
      </w:r>
      <w:r w:rsidR="00B7737C" w:rsidRPr="00E32C88">
        <w:fldChar w:fldCharType="end"/>
      </w:r>
      <w:r w:rsidR="00B7737C" w:rsidRPr="00E32C88">
        <w:t xml:space="preserve">. </w:t>
      </w:r>
      <w:r w:rsidRPr="00E32C88">
        <w:t>For the proper file name format, that contained the user's name, the applied emotion, and its intensity the program Bulk Rename Utility</w:t>
      </w:r>
      <w:r w:rsidR="008A10BC">
        <w:t xml:space="preserve"> </w:t>
      </w:r>
      <w:r w:rsidR="008A10BC">
        <w:fldChar w:fldCharType="begin" w:fldLock="1"/>
      </w:r>
      <w:r w:rsidR="008A10BC">
        <w:instrText>ADDIN CSL_CITATION {"citationItems":[{"id":"ITEM-1","itemData":{"author":[{"dropping-particle":"","family":"Willsher","given":"Jim","non-dropping-particle":"","parse-names":false,"suffix":""}],"id":"ITEM-1","issued":{"date-parts":[["2019"]]},"number":"3.3.1.0","publisher":"Acebrook Pty Ltd","title":"Bulk Rename Utility","type":"article"},"uris":["http://www.mendeley.com/documents/?uuid=64c08007-285a-42da-9acf-2292097e7a4e"]}],"mendeley":{"formattedCitation":"[9]","plainTextFormattedCitation":"[9]"},"properties":{"noteIndex":0},"schema":"https://github.com/citation-style-language/schema/raw/master/csl-citation.json"}</w:instrText>
      </w:r>
      <w:r w:rsidR="008A10BC">
        <w:fldChar w:fldCharType="separate"/>
      </w:r>
      <w:r w:rsidR="008A10BC" w:rsidRPr="008A10BC">
        <w:rPr>
          <w:noProof/>
        </w:rPr>
        <w:t>[9]</w:t>
      </w:r>
      <w:r w:rsidR="008A10BC">
        <w:fldChar w:fldCharType="end"/>
      </w:r>
      <w:r w:rsidRPr="00E32C88">
        <w:t xml:space="preserve"> was used.</w:t>
      </w:r>
    </w:p>
    <w:p w14:paraId="588FC8F5" w14:textId="025EE615" w:rsidR="002721E0" w:rsidRPr="00E32C88" w:rsidRDefault="00D029D8" w:rsidP="002721E0">
      <w:pPr>
        <w:pStyle w:val="Cmsor2"/>
      </w:pPr>
      <w:r w:rsidRPr="00E32C88">
        <w:t>Facial Recognition pipeline</w:t>
      </w:r>
    </w:p>
    <w:p w14:paraId="1F1D56BE" w14:textId="3C5D23E1" w:rsidR="002721E0" w:rsidRPr="00E32C88" w:rsidRDefault="00D029D8" w:rsidP="002721E0">
      <w:pPr>
        <w:ind w:firstLine="288"/>
        <w:jc w:val="both"/>
      </w:pPr>
      <w:r w:rsidRPr="00E32C88">
        <w:t xml:space="preserve">The pipeline consists of three </w:t>
      </w:r>
      <w:r w:rsidR="003A4646" w:rsidRPr="00E32C88">
        <w:t>layers</w:t>
      </w:r>
      <w:r w:rsidR="00AF169F" w:rsidRPr="00E32C88">
        <w:t xml:space="preserve">, namely: Detection, Representation and Classification. </w:t>
      </w:r>
      <w:r w:rsidR="003A4646" w:rsidRPr="00E32C88">
        <w:t xml:space="preserve">The detection layer finds a face in </w:t>
      </w:r>
      <w:r w:rsidR="009C32DB" w:rsidRPr="00E32C88">
        <w:t xml:space="preserve">the input image, </w:t>
      </w:r>
      <w:r w:rsidR="00CA20A4" w:rsidRPr="00E32C88">
        <w:t xml:space="preserve">and after cropping the image to reduce </w:t>
      </w:r>
      <w:r w:rsidR="004C6D2C" w:rsidRPr="00E32C88">
        <w:t xml:space="preserve">complexity, it is fed into the representation layer, which is tasked with vectorizing the </w:t>
      </w:r>
      <w:r w:rsidR="005447CD" w:rsidRPr="00E32C88">
        <w:t>cropped image</w:t>
      </w:r>
      <w:r w:rsidR="009A5522" w:rsidRPr="00E32C88">
        <w:t>, and</w:t>
      </w:r>
      <w:r w:rsidR="00D60DD3" w:rsidRPr="00E32C88">
        <w:t xml:space="preserve"> as such, provides us </w:t>
      </w:r>
      <w:r w:rsidR="000F5386" w:rsidRPr="00E32C88">
        <w:t xml:space="preserve">with an n-dimension vector that is specific to the </w:t>
      </w:r>
      <w:r w:rsidR="002E59A4" w:rsidRPr="00E32C88">
        <w:t xml:space="preserve">face </w:t>
      </w:r>
      <w:r w:rsidR="007B33C9" w:rsidRPr="00E32C88">
        <w:t xml:space="preserve">in the input image. After this, </w:t>
      </w:r>
      <w:r w:rsidR="00133377" w:rsidRPr="00E32C88">
        <w:t>we store these vectors, or embeddings and once ano</w:t>
      </w:r>
      <w:r w:rsidR="00A651A2" w:rsidRPr="00E32C88">
        <w:t xml:space="preserve">ther face is encountered, we can </w:t>
      </w:r>
      <w:r w:rsidR="00F3177D" w:rsidRPr="00E32C88">
        <w:t>compare th</w:t>
      </w:r>
      <w:r w:rsidR="00E33631" w:rsidRPr="00E32C88">
        <w:t>em</w:t>
      </w:r>
      <w:r w:rsidR="005F3A1C" w:rsidRPr="00E32C88">
        <w:t xml:space="preserve">, which ultimately is the </w:t>
      </w:r>
      <w:r w:rsidR="00DB0832" w:rsidRPr="00E32C88">
        <w:t>responsibility of the classification layer</w:t>
      </w:r>
      <w:r w:rsidR="00CE7A98">
        <w:t xml:space="preserve"> (Figure 3)</w:t>
      </w:r>
      <w:r w:rsidR="00DB0832" w:rsidRPr="00E32C88">
        <w:t>.</w:t>
      </w:r>
    </w:p>
    <w:p w14:paraId="1153D7F0" w14:textId="30C3B434" w:rsidR="002721E0" w:rsidRPr="00E32C88" w:rsidRDefault="002721E0" w:rsidP="002D1DF8">
      <w:pPr>
        <w:jc w:val="both"/>
      </w:pPr>
    </w:p>
    <w:p w14:paraId="6529A2E7" w14:textId="0F766D60" w:rsidR="00615D6A" w:rsidRPr="00E32C88" w:rsidRDefault="00C40741" w:rsidP="00615D6A">
      <w:pPr>
        <w:pStyle w:val="Cmsor2"/>
      </w:pPr>
      <w:r w:rsidRPr="00E32C88">
        <w:lastRenderedPageBreak/>
        <mc:AlternateContent>
          <mc:Choice Requires="wps">
            <w:drawing>
              <wp:anchor distT="45720" distB="45720" distL="114300" distR="114300" simplePos="0" relativeHeight="251641856" behindDoc="0" locked="1" layoutInCell="1" allowOverlap="1" wp14:anchorId="4D4EA276" wp14:editId="38387460">
                <wp:simplePos x="0" y="0"/>
                <wp:positionH relativeFrom="margin">
                  <wp:align>left</wp:align>
                </wp:positionH>
                <wp:positionV relativeFrom="page">
                  <wp:posOffset>3387090</wp:posOffset>
                </wp:positionV>
                <wp:extent cx="3106420" cy="2663190"/>
                <wp:effectExtent l="0" t="0" r="17780" b="22860"/>
                <wp:wrapTopAndBottom/>
                <wp:docPr id="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420" cy="2663242"/>
                        </a:xfrm>
                        <a:prstGeom prst="rect">
                          <a:avLst/>
                        </a:prstGeom>
                        <a:solidFill>
                          <a:srgbClr val="FFFFFF"/>
                        </a:solidFill>
                        <a:ln w="9525">
                          <a:solidFill>
                            <a:srgbClr val="000000"/>
                          </a:solidFill>
                          <a:miter lim="800000"/>
                          <a:headEnd/>
                          <a:tailEnd/>
                        </a:ln>
                      </wps:spPr>
                      <wps:txbx>
                        <w:txbxContent>
                          <w:p w14:paraId="7E2991AF" w14:textId="77777777" w:rsidR="00C40741" w:rsidRDefault="00C40741" w:rsidP="00C40741">
                            <w:pPr>
                              <w:keepNext/>
                            </w:pPr>
                            <w:r>
                              <w:rPr>
                                <w:noProof/>
                              </w:rPr>
                              <w:drawing>
                                <wp:inline distT="0" distB="0" distL="0" distR="0" wp14:anchorId="5FC1CB2C" wp14:editId="289C4E59">
                                  <wp:extent cx="2090659" cy="2090659"/>
                                  <wp:effectExtent l="0" t="0" r="5080" b="5080"/>
                                  <wp:docPr id="2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1BC6E07C" w14:textId="2884CCF4" w:rsidR="00C40741" w:rsidRPr="00694C50" w:rsidRDefault="00C40741" w:rsidP="00C40741">
                            <w:pPr>
                              <w:pStyle w:val="Kpalrs"/>
                              <w:rPr>
                                <w:sz w:val="16"/>
                                <w:szCs w:val="16"/>
                              </w:rPr>
                            </w:pPr>
                            <w:r w:rsidRPr="00694C50">
                              <w:rPr>
                                <w:sz w:val="16"/>
                                <w:szCs w:val="16"/>
                              </w:rPr>
                              <w:t>Figure</w:t>
                            </w:r>
                            <w:r w:rsidR="002777F7">
                              <w:rPr>
                                <w:sz w:val="16"/>
                                <w:szCs w:val="16"/>
                              </w:rPr>
                              <w:t xml:space="preserve"> 2.</w:t>
                            </w:r>
                            <w:r w:rsidRPr="00694C50">
                              <w:rPr>
                                <w:sz w:val="16"/>
                                <w:szCs w:val="16"/>
                              </w:rPr>
                              <w:t xml:space="preserve"> </w:t>
                            </w:r>
                            <w:r w:rsidR="00AA4B6F">
                              <w:rPr>
                                <w:sz w:val="16"/>
                                <w:szCs w:val="16"/>
                              </w:rPr>
                              <w:t>Representative emotions from</w:t>
                            </w:r>
                            <w:r>
                              <w:rPr>
                                <w:sz w:val="16"/>
                                <w:szCs w:val="16"/>
                              </w:rPr>
                              <w:t xml:space="preserve"> </w:t>
                            </w:r>
                            <w:r w:rsidR="00AA4B6F">
                              <w:rPr>
                                <w:sz w:val="16"/>
                                <w:szCs w:val="16"/>
                              </w:rPr>
                              <w:t>a specified user</w:t>
                            </w:r>
                            <w:r>
                              <w:rPr>
                                <w:sz w:val="16"/>
                                <w:szCs w:val="16"/>
                              </w:rPr>
                              <w:br/>
                            </w:r>
                            <w:bookmarkStart w:id="0" w:name="_Hlk51945682"/>
                            <w:r>
                              <w:rPr>
                                <w:sz w:val="16"/>
                                <w:szCs w:val="16"/>
                              </w:rPr>
                              <w:t>Top left low intensity happiness, lower left high intensity</w:t>
                            </w:r>
                            <w:bookmarkEnd w:id="0"/>
                            <w:r w:rsidR="00C43961">
                              <w:rPr>
                                <w:sz w:val="16"/>
                                <w:szCs w:val="16"/>
                              </w:rPr>
                              <w:t xml:space="preserve"> happiness</w:t>
                            </w:r>
                            <w:r>
                              <w:rPr>
                                <w:sz w:val="16"/>
                                <w:szCs w:val="16"/>
                              </w:rPr>
                              <w:br/>
                              <w:t xml:space="preserve">Top right low intensity </w:t>
                            </w:r>
                            <w:r w:rsidR="00C43961">
                              <w:rPr>
                                <w:sz w:val="16"/>
                                <w:szCs w:val="16"/>
                              </w:rPr>
                              <w:t>anger</w:t>
                            </w:r>
                            <w:r>
                              <w:rPr>
                                <w:sz w:val="16"/>
                                <w:szCs w:val="16"/>
                              </w:rPr>
                              <w:t>, lower right high intensity</w:t>
                            </w:r>
                            <w:r w:rsidR="00C43961">
                              <w:rPr>
                                <w:sz w:val="16"/>
                                <w:szCs w:val="16"/>
                              </w:rPr>
                              <w:t xml:space="preserve"> anger</w:t>
                            </w:r>
                            <w:r w:rsidR="00D527EA">
                              <w:rPr>
                                <w:sz w:val="16"/>
                                <w:szCs w:val="16"/>
                              </w:rPr>
                              <w:br/>
                              <w:t>These were created using FaceGen Modeller [4]</w:t>
                            </w:r>
                            <w:r w:rsidR="004C6DEB">
                              <w:rPr>
                                <w:sz w:val="16"/>
                                <w:szCs w:val="16"/>
                              </w:rPr>
                              <w:t>.</w:t>
                            </w:r>
                          </w:p>
                          <w:p w14:paraId="379EBCE7" w14:textId="77777777" w:rsidR="00C40741" w:rsidRDefault="00C40741" w:rsidP="00C40741">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4EA276" id="_x0000_t202" coordsize="21600,21600" o:spt="202" path="m,l,21600r21600,l21600,xe">
                <v:stroke joinstyle="miter"/>
                <v:path gradientshapeok="t" o:connecttype="rect"/>
              </v:shapetype>
              <v:shape id="Szövegdoboz 2" o:spid="_x0000_s1026" type="#_x0000_t202" style="position:absolute;left:0;text-align:left;margin-left:0;margin-top:266.7pt;width:244.6pt;height:209.7pt;z-index:251641856;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">
                <v:textbox>
                  <w:txbxContent>
                    <w:p w14:paraId="7E2991AF" w14:textId="77777777" w:rsidR="00C40741" w:rsidRDefault="00C40741" w:rsidP="00C40741">
                      <w:pPr>
                        <w:keepNext/>
                      </w:pPr>
                      <w:r>
                        <w:rPr>
                          <w:noProof/>
                        </w:rPr>
                        <w:drawing>
                          <wp:inline distT="0" distB="0" distL="0" distR="0" wp14:anchorId="5FC1CB2C" wp14:editId="289C4E59">
                            <wp:extent cx="2090659" cy="2090659"/>
                            <wp:effectExtent l="0" t="0" r="5080" b="5080"/>
                            <wp:docPr id="2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1BC6E07C" w14:textId="2884CCF4" w:rsidR="00C40741" w:rsidRPr="00694C50" w:rsidRDefault="00C40741" w:rsidP="00C40741">
                      <w:pPr>
                        <w:pStyle w:val="Kpalrs"/>
                        <w:rPr>
                          <w:sz w:val="16"/>
                          <w:szCs w:val="16"/>
                        </w:rPr>
                      </w:pPr>
                      <w:r w:rsidRPr="00694C50">
                        <w:rPr>
                          <w:sz w:val="16"/>
                          <w:szCs w:val="16"/>
                        </w:rPr>
                        <w:t>Figure</w:t>
                      </w:r>
                      <w:r w:rsidR="002777F7">
                        <w:rPr>
                          <w:sz w:val="16"/>
                          <w:szCs w:val="16"/>
                        </w:rPr>
                        <w:t xml:space="preserve"> 2.</w:t>
                      </w:r>
                      <w:r w:rsidRPr="00694C50">
                        <w:rPr>
                          <w:sz w:val="16"/>
                          <w:szCs w:val="16"/>
                        </w:rPr>
                        <w:t xml:space="preserve"> </w:t>
                      </w:r>
                      <w:r w:rsidR="00AA4B6F">
                        <w:rPr>
                          <w:sz w:val="16"/>
                          <w:szCs w:val="16"/>
                        </w:rPr>
                        <w:t>Representative emotions from</w:t>
                      </w:r>
                      <w:r>
                        <w:rPr>
                          <w:sz w:val="16"/>
                          <w:szCs w:val="16"/>
                        </w:rPr>
                        <w:t xml:space="preserve"> </w:t>
                      </w:r>
                      <w:r w:rsidR="00AA4B6F">
                        <w:rPr>
                          <w:sz w:val="16"/>
                          <w:szCs w:val="16"/>
                        </w:rPr>
                        <w:t>a specified user</w:t>
                      </w:r>
                      <w:r>
                        <w:rPr>
                          <w:sz w:val="16"/>
                          <w:szCs w:val="16"/>
                        </w:rPr>
                        <w:br/>
                      </w:r>
                      <w:bookmarkStart w:id="1" w:name="_Hlk51945682"/>
                      <w:r>
                        <w:rPr>
                          <w:sz w:val="16"/>
                          <w:szCs w:val="16"/>
                        </w:rPr>
                        <w:t>Top left low intensity happiness, lower left high intensity</w:t>
                      </w:r>
                      <w:bookmarkEnd w:id="1"/>
                      <w:r w:rsidR="00C43961">
                        <w:rPr>
                          <w:sz w:val="16"/>
                          <w:szCs w:val="16"/>
                        </w:rPr>
                        <w:t xml:space="preserve"> happiness</w:t>
                      </w:r>
                      <w:r>
                        <w:rPr>
                          <w:sz w:val="16"/>
                          <w:szCs w:val="16"/>
                        </w:rPr>
                        <w:br/>
                        <w:t xml:space="preserve">Top right low intensity </w:t>
                      </w:r>
                      <w:r w:rsidR="00C43961">
                        <w:rPr>
                          <w:sz w:val="16"/>
                          <w:szCs w:val="16"/>
                        </w:rPr>
                        <w:t>anger</w:t>
                      </w:r>
                      <w:r>
                        <w:rPr>
                          <w:sz w:val="16"/>
                          <w:szCs w:val="16"/>
                        </w:rPr>
                        <w:t>, lower right high intensity</w:t>
                      </w:r>
                      <w:r w:rsidR="00C43961">
                        <w:rPr>
                          <w:sz w:val="16"/>
                          <w:szCs w:val="16"/>
                        </w:rPr>
                        <w:t xml:space="preserve"> anger</w:t>
                      </w:r>
                      <w:r w:rsidR="00D527EA">
                        <w:rPr>
                          <w:sz w:val="16"/>
                          <w:szCs w:val="16"/>
                        </w:rPr>
                        <w:br/>
                        <w:t>These were created using FaceGen Modeller [4]</w:t>
                      </w:r>
                      <w:r w:rsidR="004C6DEB">
                        <w:rPr>
                          <w:sz w:val="16"/>
                          <w:szCs w:val="16"/>
                        </w:rPr>
                        <w:t>.</w:t>
                      </w:r>
                    </w:p>
                    <w:p w14:paraId="379EBCE7" w14:textId="77777777" w:rsidR="00C40741" w:rsidRDefault="00C40741" w:rsidP="00C40741">
                      <w:pPr>
                        <w:keepNext/>
                      </w:pPr>
                    </w:p>
                  </w:txbxContent>
                </v:textbox>
                <w10:wrap type="topAndBottom" anchorx="margin" anchory="page"/>
                <w10:anchorlock/>
              </v:shape>
            </w:pict>
          </mc:Fallback>
        </mc:AlternateContent>
      </w:r>
      <w:r w:rsidRPr="00E32C88">
        <mc:AlternateContent>
          <mc:Choice Requires="wps">
            <w:drawing>
              <wp:anchor distT="45720" distB="45720" distL="114300" distR="114300" simplePos="0" relativeHeight="251637760" behindDoc="0" locked="1" layoutInCell="1" allowOverlap="1" wp14:anchorId="14AA3DD5" wp14:editId="3A0A7039">
                <wp:simplePos x="0" y="0"/>
                <wp:positionH relativeFrom="margin">
                  <wp:align>left</wp:align>
                </wp:positionH>
                <wp:positionV relativeFrom="margin">
                  <wp:align>top</wp:align>
                </wp:positionV>
                <wp:extent cx="3081020" cy="2631440"/>
                <wp:effectExtent l="0" t="0" r="24130" b="16510"/>
                <wp:wrapTopAndBottom/>
                <wp:docPr id="1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1020" cy="2631440"/>
                        </a:xfrm>
                        <a:prstGeom prst="rect">
                          <a:avLst/>
                        </a:prstGeom>
                        <a:solidFill>
                          <a:srgbClr val="FFFFFF"/>
                        </a:solidFill>
                        <a:ln w="9525">
                          <a:solidFill>
                            <a:srgbClr val="000000"/>
                          </a:solidFill>
                          <a:miter lim="800000"/>
                          <a:headEnd/>
                          <a:tailEnd/>
                        </a:ln>
                      </wps:spPr>
                      <wps:txbx>
                        <w:txbxContent>
                          <w:p w14:paraId="01D10C7E" w14:textId="77777777" w:rsidR="00C40741" w:rsidRDefault="00C40741" w:rsidP="00C40741">
                            <w:pPr>
                              <w:keepNext/>
                            </w:pPr>
                            <w:r>
                              <w:rPr>
                                <w:noProof/>
                              </w:rPr>
                              <w:drawing>
                                <wp:inline distT="0" distB="0" distL="0" distR="0" wp14:anchorId="7ECFB8F6" wp14:editId="01F7A6F6">
                                  <wp:extent cx="2252040" cy="2252040"/>
                                  <wp:effectExtent l="0" t="0" r="0" b="0"/>
                                  <wp:docPr id="2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4BD901CF" w14:textId="09B76A29" w:rsidR="00C40741" w:rsidRPr="00694C50" w:rsidRDefault="00C40741" w:rsidP="00C40741">
                            <w:pPr>
                              <w:pStyle w:val="Kpalrs"/>
                              <w:rPr>
                                <w:sz w:val="16"/>
                                <w:szCs w:val="16"/>
                              </w:rPr>
                            </w:pPr>
                            <w:r>
                              <w:rPr>
                                <w:sz w:val="16"/>
                                <w:szCs w:val="16"/>
                              </w:rPr>
                              <w:t>Figure</w:t>
                            </w:r>
                            <w:r w:rsidR="002777F7">
                              <w:rPr>
                                <w:sz w:val="16"/>
                                <w:szCs w:val="16"/>
                              </w:rPr>
                              <w:t xml:space="preserve"> 1</w:t>
                            </w:r>
                            <w:r w:rsidR="002777F7" w:rsidRPr="00694C50">
                              <w:rPr>
                                <w:sz w:val="16"/>
                                <w:szCs w:val="16"/>
                              </w:rPr>
                              <w:t>.</w:t>
                            </w:r>
                            <w:r>
                              <w:rPr>
                                <w:sz w:val="16"/>
                                <w:szCs w:val="16"/>
                              </w:rPr>
                              <w:t xml:space="preserve"> </w:t>
                            </w:r>
                            <w:r w:rsidR="000E719D">
                              <w:rPr>
                                <w:sz w:val="16"/>
                                <w:szCs w:val="16"/>
                              </w:rPr>
                              <w:t>F</w:t>
                            </w:r>
                            <w:r>
                              <w:rPr>
                                <w:sz w:val="16"/>
                                <w:szCs w:val="16"/>
                              </w:rPr>
                              <w:t xml:space="preserve">our </w:t>
                            </w:r>
                            <w:r w:rsidR="00F13652">
                              <w:rPr>
                                <w:sz w:val="16"/>
                                <w:szCs w:val="16"/>
                              </w:rPr>
                              <w:t xml:space="preserve">representative </w:t>
                            </w:r>
                            <w:r w:rsidR="000E719D">
                              <w:rPr>
                                <w:sz w:val="16"/>
                                <w:szCs w:val="16"/>
                              </w:rPr>
                              <w:t>users</w:t>
                            </w:r>
                            <w:r>
                              <w:rPr>
                                <w:sz w:val="16"/>
                                <w:szCs w:val="16"/>
                              </w:rPr>
                              <w:t xml:space="preserve"> in their neutral state</w:t>
                            </w:r>
                            <w:r>
                              <w:rPr>
                                <w:sz w:val="16"/>
                                <w:szCs w:val="16"/>
                              </w:rPr>
                              <w:br/>
                              <w:t>These were created using FaceGen Modeller</w:t>
                            </w:r>
                            <w:r w:rsidR="00F13652">
                              <w:rPr>
                                <w:sz w:val="16"/>
                                <w:szCs w:val="16"/>
                              </w:rPr>
                              <w:t xml:space="preserve"> [4]</w:t>
                            </w:r>
                            <w:r w:rsidR="004C6DEB">
                              <w:rPr>
                                <w:sz w:val="16"/>
                                <w:szCs w:val="16"/>
                              </w:rPr>
                              <w:t>.</w:t>
                            </w:r>
                          </w:p>
                          <w:p w14:paraId="5F273957" w14:textId="77777777" w:rsidR="00C40741" w:rsidRDefault="00C40741" w:rsidP="00C40741">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AA3DD5" id="_x0000_s1027" type="#_x0000_t202" style="position:absolute;left:0;text-align:left;margin-left:0;margin-top:0;width:242.6pt;height:207.2pt;z-index:251637760;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">
                <v:textbox>
                  <w:txbxContent>
                    <w:p w14:paraId="01D10C7E" w14:textId="77777777" w:rsidR="00C40741" w:rsidRDefault="00C40741" w:rsidP="00C40741">
                      <w:pPr>
                        <w:keepNext/>
                      </w:pPr>
                      <w:r>
                        <w:rPr>
                          <w:noProof/>
                        </w:rPr>
                        <w:drawing>
                          <wp:inline distT="0" distB="0" distL="0" distR="0" wp14:anchorId="7ECFB8F6" wp14:editId="01F7A6F6">
                            <wp:extent cx="2252040" cy="2252040"/>
                            <wp:effectExtent l="0" t="0" r="0" b="0"/>
                            <wp:docPr id="2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4BD901CF" w14:textId="09B76A29" w:rsidR="00C40741" w:rsidRPr="00694C50" w:rsidRDefault="00C40741" w:rsidP="00C40741">
                      <w:pPr>
                        <w:pStyle w:val="Kpalrs"/>
                        <w:rPr>
                          <w:sz w:val="16"/>
                          <w:szCs w:val="16"/>
                        </w:rPr>
                      </w:pPr>
                      <w:r>
                        <w:rPr>
                          <w:sz w:val="16"/>
                          <w:szCs w:val="16"/>
                        </w:rPr>
                        <w:t>Figure</w:t>
                      </w:r>
                      <w:r w:rsidR="002777F7">
                        <w:rPr>
                          <w:sz w:val="16"/>
                          <w:szCs w:val="16"/>
                        </w:rPr>
                        <w:t xml:space="preserve"> 1</w:t>
                      </w:r>
                      <w:r w:rsidR="002777F7" w:rsidRPr="00694C50">
                        <w:rPr>
                          <w:sz w:val="16"/>
                          <w:szCs w:val="16"/>
                        </w:rPr>
                        <w:t>.</w:t>
                      </w:r>
                      <w:r>
                        <w:rPr>
                          <w:sz w:val="16"/>
                          <w:szCs w:val="16"/>
                        </w:rPr>
                        <w:t xml:space="preserve"> </w:t>
                      </w:r>
                      <w:r w:rsidR="000E719D">
                        <w:rPr>
                          <w:sz w:val="16"/>
                          <w:szCs w:val="16"/>
                        </w:rPr>
                        <w:t>F</w:t>
                      </w:r>
                      <w:r>
                        <w:rPr>
                          <w:sz w:val="16"/>
                          <w:szCs w:val="16"/>
                        </w:rPr>
                        <w:t xml:space="preserve">our </w:t>
                      </w:r>
                      <w:r w:rsidR="00F13652">
                        <w:rPr>
                          <w:sz w:val="16"/>
                          <w:szCs w:val="16"/>
                        </w:rPr>
                        <w:t xml:space="preserve">representative </w:t>
                      </w:r>
                      <w:r w:rsidR="000E719D">
                        <w:rPr>
                          <w:sz w:val="16"/>
                          <w:szCs w:val="16"/>
                        </w:rPr>
                        <w:t>users</w:t>
                      </w:r>
                      <w:r>
                        <w:rPr>
                          <w:sz w:val="16"/>
                          <w:szCs w:val="16"/>
                        </w:rPr>
                        <w:t xml:space="preserve"> in their neutral state</w:t>
                      </w:r>
                      <w:r>
                        <w:rPr>
                          <w:sz w:val="16"/>
                          <w:szCs w:val="16"/>
                        </w:rPr>
                        <w:br/>
                        <w:t>These were created using FaceGen Modeller</w:t>
                      </w:r>
                      <w:r w:rsidR="00F13652">
                        <w:rPr>
                          <w:sz w:val="16"/>
                          <w:szCs w:val="16"/>
                        </w:rPr>
                        <w:t xml:space="preserve"> [4]</w:t>
                      </w:r>
                      <w:r w:rsidR="004C6DEB">
                        <w:rPr>
                          <w:sz w:val="16"/>
                          <w:szCs w:val="16"/>
                        </w:rPr>
                        <w:t>.</w:t>
                      </w:r>
                    </w:p>
                    <w:p w14:paraId="5F273957" w14:textId="77777777" w:rsidR="00C40741" w:rsidRDefault="00C40741" w:rsidP="00C40741">
                      <w:pPr>
                        <w:keepNext/>
                      </w:pPr>
                    </w:p>
                  </w:txbxContent>
                </v:textbox>
                <w10:wrap type="topAndBottom" anchorx="margin" anchory="margin"/>
                <w10:anchorlock/>
              </v:shape>
            </w:pict>
          </mc:Fallback>
        </mc:AlternateContent>
      </w:r>
      <w:r w:rsidRPr="00E32C88">
        <mc:AlternateContent>
          <mc:Choice Requires="wps">
            <w:drawing>
              <wp:anchor distT="45720" distB="45720" distL="114300" distR="114300" simplePos="0" relativeHeight="251633664" behindDoc="0" locked="1" layoutInCell="1" allowOverlap="1" wp14:anchorId="5C6C2546" wp14:editId="13F8E1F1">
                <wp:simplePos x="0" y="0"/>
                <wp:positionH relativeFrom="margin">
                  <wp:align>right</wp:align>
                </wp:positionH>
                <wp:positionV relativeFrom="margin">
                  <wp:align>top</wp:align>
                </wp:positionV>
                <wp:extent cx="3124200" cy="9032240"/>
                <wp:effectExtent l="0" t="0" r="19050" b="16510"/>
                <wp:wrapTopAndBottom/>
                <wp:docPr id="1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9032240"/>
                        </a:xfrm>
                        <a:prstGeom prst="rect">
                          <a:avLst/>
                        </a:prstGeom>
                        <a:solidFill>
                          <a:srgbClr val="FFFFFF"/>
                        </a:solidFill>
                        <a:ln w="9525">
                          <a:solidFill>
                            <a:srgbClr val="000000"/>
                          </a:solidFill>
                          <a:miter lim="800000"/>
                          <a:headEnd/>
                          <a:tailEnd/>
                        </a:ln>
                      </wps:spPr>
                      <wps:txbx>
                        <w:txbxContent>
                          <w:p w14:paraId="33F7BC75" w14:textId="77777777" w:rsidR="00C40741" w:rsidRDefault="00C40741" w:rsidP="00C40741">
                            <w:pPr>
                              <w:keepNext/>
                            </w:pPr>
                            <w:r>
                              <w:rPr>
                                <w:noProof/>
                              </w:rPr>
                              <w:drawing>
                                <wp:inline distT="0" distB="0" distL="0" distR="0" wp14:anchorId="6DD624F5" wp14:editId="4B54CD3B">
                                  <wp:extent cx="2458427" cy="8295437"/>
                                  <wp:effectExtent l="0" t="0" r="0" b="0"/>
                                  <wp:docPr id="1"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4205A6A0" w14:textId="65BE3AC1" w:rsidR="00C40741" w:rsidRPr="00894075" w:rsidRDefault="00C40741" w:rsidP="00C40741">
                            <w:pPr>
                              <w:pStyle w:val="Kpalrs"/>
                              <w:rPr>
                                <w:sz w:val="16"/>
                                <w:szCs w:val="16"/>
                              </w:rPr>
                            </w:pPr>
                            <w:r w:rsidRPr="00894075">
                              <w:rPr>
                                <w:sz w:val="16"/>
                                <w:szCs w:val="16"/>
                              </w:rPr>
                              <w:t>Figure</w:t>
                            </w:r>
                            <w:r>
                              <w:rPr>
                                <w:sz w:val="16"/>
                                <w:szCs w:val="16"/>
                              </w:rPr>
                              <w:t xml:space="preserve"> </w:t>
                            </w:r>
                            <w:r w:rsidR="002777F7">
                              <w:rPr>
                                <w:sz w:val="16"/>
                                <w:szCs w:val="16"/>
                              </w:rPr>
                              <w:t xml:space="preserve">3. </w:t>
                            </w:r>
                            <w:r>
                              <w:rPr>
                                <w:sz w:val="16"/>
                                <w:szCs w:val="16"/>
                              </w:rPr>
                              <w:t>The assembly of the three staged face recognition pipeline</w:t>
                            </w:r>
                            <w:r w:rsidR="00A94049">
                              <w:rPr>
                                <w:sz w:val="16"/>
                                <w:szCs w:val="16"/>
                              </w:rPr>
                              <w:t>.</w:t>
                            </w:r>
                            <w:r>
                              <w:rPr>
                                <w:sz w:val="16"/>
                                <w:szCs w:val="16"/>
                              </w:rPr>
                              <w:br/>
                              <w:t>The first stage’s task is to detect and crop human faces</w:t>
                            </w:r>
                            <w:r w:rsidR="00D45BE2">
                              <w:rPr>
                                <w:sz w:val="16"/>
                                <w:szCs w:val="16"/>
                              </w:rPr>
                              <w:t>.</w:t>
                            </w:r>
                            <w:r>
                              <w:rPr>
                                <w:sz w:val="16"/>
                                <w:szCs w:val="16"/>
                              </w:rPr>
                              <w:br/>
                              <w:t>The second stage converts the cropped images to a vector</w:t>
                            </w:r>
                            <w:r w:rsidR="00D45BE2">
                              <w:rPr>
                                <w:sz w:val="16"/>
                                <w:szCs w:val="16"/>
                              </w:rPr>
                              <w:t>.</w:t>
                            </w:r>
                            <w:r>
                              <w:rPr>
                                <w:sz w:val="16"/>
                                <w:szCs w:val="16"/>
                              </w:rPr>
                              <w:br/>
                              <w:t>The third stage measures distances between two vectors</w:t>
                            </w:r>
                            <w:r w:rsidR="00D45BE2">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C2546" id="_x0000_s1028" type="#_x0000_t202" style="position:absolute;left:0;text-align:left;margin-left:194.8pt;margin-top:0;width:246pt;height:711.2pt;z-index:251633664;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">
                <v:textbox>
                  <w:txbxContent>
                    <w:p w14:paraId="33F7BC75" w14:textId="77777777" w:rsidR="00C40741" w:rsidRDefault="00C40741" w:rsidP="00C40741">
                      <w:pPr>
                        <w:keepNext/>
                      </w:pPr>
                      <w:r>
                        <w:rPr>
                          <w:noProof/>
                        </w:rPr>
                        <w:drawing>
                          <wp:inline distT="0" distB="0" distL="0" distR="0" wp14:anchorId="6DD624F5" wp14:editId="4B54CD3B">
                            <wp:extent cx="2458427" cy="8295437"/>
                            <wp:effectExtent l="0" t="0" r="0" b="0"/>
                            <wp:docPr id="1"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4205A6A0" w14:textId="65BE3AC1" w:rsidR="00C40741" w:rsidRPr="00894075" w:rsidRDefault="00C40741" w:rsidP="00C40741">
                      <w:pPr>
                        <w:pStyle w:val="Kpalrs"/>
                        <w:rPr>
                          <w:sz w:val="16"/>
                          <w:szCs w:val="16"/>
                        </w:rPr>
                      </w:pPr>
                      <w:r w:rsidRPr="00894075">
                        <w:rPr>
                          <w:sz w:val="16"/>
                          <w:szCs w:val="16"/>
                        </w:rPr>
                        <w:t>Figure</w:t>
                      </w:r>
                      <w:r>
                        <w:rPr>
                          <w:sz w:val="16"/>
                          <w:szCs w:val="16"/>
                        </w:rPr>
                        <w:t xml:space="preserve"> </w:t>
                      </w:r>
                      <w:r w:rsidR="002777F7">
                        <w:rPr>
                          <w:sz w:val="16"/>
                          <w:szCs w:val="16"/>
                        </w:rPr>
                        <w:t xml:space="preserve">3. </w:t>
                      </w:r>
                      <w:r>
                        <w:rPr>
                          <w:sz w:val="16"/>
                          <w:szCs w:val="16"/>
                        </w:rPr>
                        <w:t>The assembly of the three staged face recognition pipeline</w:t>
                      </w:r>
                      <w:r w:rsidR="00A94049">
                        <w:rPr>
                          <w:sz w:val="16"/>
                          <w:szCs w:val="16"/>
                        </w:rPr>
                        <w:t>.</w:t>
                      </w:r>
                      <w:r>
                        <w:rPr>
                          <w:sz w:val="16"/>
                          <w:szCs w:val="16"/>
                        </w:rPr>
                        <w:br/>
                        <w:t>The first stage’s task is to detect and crop human faces</w:t>
                      </w:r>
                      <w:r w:rsidR="00D45BE2">
                        <w:rPr>
                          <w:sz w:val="16"/>
                          <w:szCs w:val="16"/>
                        </w:rPr>
                        <w:t>.</w:t>
                      </w:r>
                      <w:r>
                        <w:rPr>
                          <w:sz w:val="16"/>
                          <w:szCs w:val="16"/>
                        </w:rPr>
                        <w:br/>
                        <w:t>The second stage converts the cropped images to a vector</w:t>
                      </w:r>
                      <w:r w:rsidR="00D45BE2">
                        <w:rPr>
                          <w:sz w:val="16"/>
                          <w:szCs w:val="16"/>
                        </w:rPr>
                        <w:t>.</w:t>
                      </w:r>
                      <w:r>
                        <w:rPr>
                          <w:sz w:val="16"/>
                          <w:szCs w:val="16"/>
                        </w:rPr>
                        <w:br/>
                        <w:t>The third stage measures distances between two vectors</w:t>
                      </w:r>
                      <w:r w:rsidR="00D45BE2">
                        <w:rPr>
                          <w:sz w:val="16"/>
                          <w:szCs w:val="16"/>
                        </w:rPr>
                        <w:t>.</w:t>
                      </w:r>
                    </w:p>
                  </w:txbxContent>
                </v:textbox>
                <w10:wrap type="topAndBottom" anchorx="margin" anchory="margin"/>
                <w10:anchorlock/>
              </v:shape>
            </w:pict>
          </mc:Fallback>
        </mc:AlternateContent>
      </w:r>
      <w:r w:rsidR="00615D6A" w:rsidRPr="00E32C88">
        <w:t>Measuring accuracy</w:t>
      </w:r>
    </w:p>
    <w:p w14:paraId="2764A5E3" w14:textId="28B509AD" w:rsidR="00D77496" w:rsidRPr="00E32C88" w:rsidRDefault="00DA7B29" w:rsidP="0092711C">
      <w:pPr>
        <w:ind w:firstLine="288"/>
        <w:jc w:val="both"/>
      </w:pPr>
      <w:r w:rsidRPr="00E32C88">
        <w:t xml:space="preserve">Once we have </w:t>
      </w:r>
      <w:r w:rsidR="00487DC2" w:rsidRPr="00E32C88">
        <w:t>th</w:t>
      </w:r>
      <w:r w:rsidR="004100D4" w:rsidRPr="00E32C88">
        <w:t>ese</w:t>
      </w:r>
      <w:r w:rsidR="00487DC2" w:rsidRPr="00E32C88">
        <w:t xml:space="preserve"> </w:t>
      </w:r>
      <w:r w:rsidR="00DB0832" w:rsidRPr="00E32C88">
        <w:t>embeddings,</w:t>
      </w:r>
      <w:r w:rsidR="00487DC2" w:rsidRPr="00E32C88">
        <w:t xml:space="preserve"> we can easily compare two </w:t>
      </w:r>
      <w:r w:rsidR="00E65A61" w:rsidRPr="00E32C88">
        <w:t xml:space="preserve">faces by </w:t>
      </w:r>
      <w:r w:rsidR="00922B87" w:rsidRPr="00E32C88">
        <w:t>way of cal</w:t>
      </w:r>
      <w:r w:rsidR="00637DCA" w:rsidRPr="00E32C88">
        <w:t xml:space="preserve">culating </w:t>
      </w:r>
      <w:r w:rsidR="00720C73" w:rsidRPr="00E32C88">
        <w:t>the Euclidian distance of the two vectors, thus giving us</w:t>
      </w:r>
      <w:r w:rsidR="00666514" w:rsidRPr="00E32C88">
        <w:t xml:space="preserve"> a scalar distance</w:t>
      </w:r>
      <w:r w:rsidR="00DD6C72" w:rsidRPr="00E32C88">
        <w:t xml:space="preserve"> measurement that we can </w:t>
      </w:r>
      <w:r w:rsidR="00602176" w:rsidRPr="00E32C88">
        <w:t xml:space="preserve">use to determine the accuracy of the </w:t>
      </w:r>
      <w:r w:rsidR="004C2517" w:rsidRPr="00E32C88">
        <w:t>re</w:t>
      </w:r>
      <w:r w:rsidR="00627811" w:rsidRPr="00E32C88">
        <w:t>cognition pipeline.</w:t>
      </w:r>
      <w:r w:rsidR="00E365F0" w:rsidRPr="00E32C88">
        <w:t xml:space="preserve"> For example, </w:t>
      </w:r>
      <w:r w:rsidR="007F4251" w:rsidRPr="00E32C88">
        <w:t>0</w:t>
      </w:r>
      <w:r w:rsidR="005A3A6F" w:rsidRPr="00E32C88">
        <w:t xml:space="preserve"> means the two faces are identical, while</w:t>
      </w:r>
      <w:r w:rsidR="003A41DC" w:rsidRPr="00E32C88">
        <w:t xml:space="preserve"> a distance of 1.6 means </w:t>
      </w:r>
      <w:r w:rsidR="00F65049" w:rsidRPr="00E32C88">
        <w:t>they are nothing alike.</w:t>
      </w:r>
      <w:r w:rsidR="00813B97" w:rsidRPr="00E32C88">
        <w:t xml:space="preserve"> </w:t>
      </w:r>
      <w:r w:rsidR="00F95672" w:rsidRPr="00E32C88">
        <w:t xml:space="preserve">In </w:t>
      </w:r>
      <w:r w:rsidR="00AF13A9" w:rsidRPr="00E32C88">
        <w:t xml:space="preserve">practice, </w:t>
      </w:r>
      <w:r w:rsidR="00D6054C" w:rsidRPr="00E32C88">
        <w:t xml:space="preserve">we </w:t>
      </w:r>
      <w:r w:rsidR="00C700ED" w:rsidRPr="00E32C88">
        <w:t>see a threshold of recognition at around 0.6</w:t>
      </w:r>
      <w:r w:rsidR="009739EA" w:rsidRPr="00E32C88">
        <w:t>, as in</w:t>
      </w:r>
      <w:r w:rsidR="00A94BF2" w:rsidRPr="00E32C88">
        <w:t xml:space="preserve">, if the distance is larger than 0.6, </w:t>
      </w:r>
      <w:r w:rsidR="00317C44" w:rsidRPr="00E32C88">
        <w:t>the two users are not the same.</w:t>
      </w:r>
    </w:p>
    <w:p w14:paraId="4B98245C" w14:textId="1ADE85D8" w:rsidR="00615D6A" w:rsidRPr="00E32C88" w:rsidRDefault="00615D6A" w:rsidP="00615D6A">
      <w:pPr>
        <w:pStyle w:val="Cmsor2"/>
      </w:pPr>
      <w:r w:rsidRPr="00E32C88">
        <w:t>Evaluating the gathered data</w:t>
      </w:r>
    </w:p>
    <w:p w14:paraId="23B1CD08" w14:textId="65221E83" w:rsidR="00E53E17" w:rsidRPr="00E32C88" w:rsidRDefault="00E53E17" w:rsidP="00ED023F">
      <w:pPr>
        <w:ind w:firstLine="288"/>
        <w:jc w:val="both"/>
      </w:pPr>
      <w:r w:rsidRPr="00E32C88">
        <w:t xml:space="preserve">More than 30 thousand </w:t>
      </w:r>
      <w:r w:rsidR="008E3A1F">
        <w:t>data points</w:t>
      </w:r>
      <w:r w:rsidRPr="00E32C88">
        <w:t xml:space="preserve"> were gathered during the test</w:t>
      </w:r>
      <w:r w:rsidR="008E3A1F">
        <w:t>s</w:t>
      </w:r>
      <w:r w:rsidRPr="00E32C88">
        <w:t xml:space="preserve">, these contained the data set user's data and evaluating user's data such as username applied emotion, the emotions intensity, and the Euclidean distance within the 2 users. This type of distance was used in the FaceNet paper </w:t>
      </w:r>
      <w:r w:rsidR="00B7737C" w:rsidRPr="00E32C88">
        <w:fldChar w:fldCharType="begin" w:fldLock="1"/>
      </w:r>
      <w:r w:rsidR="008A10BC">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00B7737C" w:rsidRPr="00E32C88">
        <w:fldChar w:fldCharType="separate"/>
      </w:r>
      <w:r w:rsidR="008A10BC" w:rsidRPr="008A10BC">
        <w:rPr>
          <w:noProof/>
        </w:rPr>
        <w:t>[10]</w:t>
      </w:r>
      <w:r w:rsidR="00B7737C" w:rsidRPr="00E32C88">
        <w:fldChar w:fldCharType="end"/>
      </w:r>
      <w:r w:rsidR="00B7737C" w:rsidRPr="00E32C88">
        <w:t xml:space="preserve"> </w:t>
      </w:r>
      <w:r w:rsidRPr="00E32C88">
        <w:t>to represent how closely two face represents the same person. The researchers in that paper used 1.1 as a segmentation threshold. Distances below 1.1 between two faces were considered to belong to the same user.</w:t>
      </w:r>
    </w:p>
    <w:p w14:paraId="665AAEC4" w14:textId="74842C92" w:rsidR="00E53E17" w:rsidRPr="00E32C88" w:rsidRDefault="00E53E17" w:rsidP="00ED023F">
      <w:pPr>
        <w:jc w:val="both"/>
      </w:pPr>
      <w:r w:rsidRPr="00E32C88">
        <w:t>Th</w:t>
      </w:r>
      <w:r w:rsidR="00D86405">
        <w:t>e</w:t>
      </w:r>
      <w:r w:rsidRPr="00E32C88">
        <w:t xml:space="preserve"> project used Python 3 with Seaborn, Numpy and Pandas for data evaluation</w:t>
      </w:r>
      <w:r w:rsidR="0062619A">
        <w:t>.</w:t>
      </w:r>
    </w:p>
    <w:p w14:paraId="6E60069C" w14:textId="51AEB4C6" w:rsidR="00703567" w:rsidRPr="00E32C88" w:rsidRDefault="002D1DF8" w:rsidP="00703567">
      <w:pPr>
        <w:pStyle w:val="Cmsor2"/>
      </w:pPr>
      <w:r w:rsidRPr="00E32C88">
        <w:lastRenderedPageBreak/>
        <w:t>Smart mirror system software architecture</w:t>
      </w:r>
    </w:p>
    <w:p w14:paraId="6CE37DDA" w14:textId="6610AA51" w:rsidR="00703567" w:rsidRPr="00E32C88" w:rsidRDefault="0038305E" w:rsidP="002F289E">
      <w:pPr>
        <w:ind w:firstLine="288"/>
        <w:jc w:val="both"/>
      </w:pPr>
      <w:r w:rsidRPr="00E32C88">
        <w:rPr>
          <w:noProof/>
        </w:rPr>
        <mc:AlternateContent>
          <mc:Choice Requires="wps">
            <w:drawing>
              <wp:anchor distT="45720" distB="45720" distL="114300" distR="114300" simplePos="0" relativeHeight="251650048" behindDoc="0" locked="0" layoutInCell="1" allowOverlap="1" wp14:anchorId="1FB10378" wp14:editId="718E4DCB">
                <wp:simplePos x="0" y="0"/>
                <wp:positionH relativeFrom="column">
                  <wp:posOffset>53975</wp:posOffset>
                </wp:positionH>
                <wp:positionV relativeFrom="page">
                  <wp:posOffset>2321560</wp:posOffset>
                </wp:positionV>
                <wp:extent cx="3078480" cy="2820035"/>
                <wp:effectExtent l="0" t="0" r="26670" b="18415"/>
                <wp:wrapTopAndBottom/>
                <wp:docPr id="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8480" cy="2820035"/>
                        </a:xfrm>
                        <a:prstGeom prst="rect">
                          <a:avLst/>
                        </a:prstGeom>
                        <a:solidFill>
                          <a:srgbClr val="FFFFFF"/>
                        </a:solidFill>
                        <a:ln w="9525">
                          <a:solidFill>
                            <a:srgbClr val="000000"/>
                          </a:solidFill>
                          <a:miter lim="800000"/>
                          <a:headEnd/>
                          <a:tailEnd/>
                        </a:ln>
                      </wps:spPr>
                      <wps:txbx>
                        <w:txbxContent>
                          <w:p w14:paraId="57C11BD0" w14:textId="77777777" w:rsidR="00C40741" w:rsidRDefault="00C40741" w:rsidP="00C40741">
                            <w:pPr>
                              <w:keepNext/>
                            </w:pPr>
                            <w:r>
                              <w:rPr>
                                <w:noProof/>
                              </w:rPr>
                              <w:drawing>
                                <wp:inline distT="0" distB="0" distL="0" distR="0" wp14:anchorId="1FE69F46" wp14:editId="6D78F9D3">
                                  <wp:extent cx="1739834" cy="2232965"/>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2654D7C6" w14:textId="3665A9F4" w:rsidR="00C40741" w:rsidRPr="001C1DAE" w:rsidRDefault="00C40741" w:rsidP="00C40741">
                            <w:pPr>
                              <w:pStyle w:val="Kpalrs"/>
                              <w:rPr>
                                <w:sz w:val="16"/>
                                <w:szCs w:val="16"/>
                              </w:rPr>
                            </w:pPr>
                            <w:r w:rsidRPr="001C1DAE">
                              <w:rPr>
                                <w:sz w:val="16"/>
                                <w:szCs w:val="16"/>
                              </w:rPr>
                              <w:t xml:space="preserve">Figure </w:t>
                            </w:r>
                            <w:r w:rsidR="002777F7">
                              <w:rPr>
                                <w:sz w:val="16"/>
                                <w:szCs w:val="16"/>
                              </w:rPr>
                              <w:t xml:space="preserve">4. </w:t>
                            </w:r>
                            <w:r>
                              <w:rPr>
                                <w:sz w:val="16"/>
                                <w:szCs w:val="16"/>
                              </w:rPr>
                              <w:t>Software architecture of the team’s smart mirror system</w:t>
                            </w:r>
                            <w:r w:rsidR="00465F6F">
                              <w:rPr>
                                <w:sz w:val="16"/>
                                <w:szCs w:val="16"/>
                              </w:rPr>
                              <w:t>.</w:t>
                            </w:r>
                            <w:r>
                              <w:rPr>
                                <w:sz w:val="16"/>
                                <w:szCs w:val="16"/>
                              </w:rPr>
                              <w:br/>
                              <w:t>The smart mirror client communicates with a webserver using HTTP request and responses</w:t>
                            </w:r>
                            <w:r w:rsidR="00465F6F">
                              <w:rPr>
                                <w:sz w:val="16"/>
                                <w:szCs w:val="16"/>
                              </w:rPr>
                              <w:t>.</w:t>
                            </w:r>
                            <w:r w:rsidR="0038305E">
                              <w:rPr>
                                <w:sz w:val="16"/>
                                <w:szCs w:val="16"/>
                              </w:rPr>
                              <w:br/>
                              <w:t>The central webserver uses ORM technology to store user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10378" id="_x0000_s1029" type="#_x0000_t202" style="position:absolute;left:0;text-align:left;margin-left:4.25pt;margin-top:182.8pt;width:242.4pt;height:222.05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">
                <v:textbox>
                  <w:txbxContent>
                    <w:p w14:paraId="57C11BD0" w14:textId="77777777" w:rsidR="00C40741" w:rsidRDefault="00C40741" w:rsidP="00C40741">
                      <w:pPr>
                        <w:keepNext/>
                      </w:pPr>
                      <w:r>
                        <w:rPr>
                          <w:noProof/>
                        </w:rPr>
                        <w:drawing>
                          <wp:inline distT="0" distB="0" distL="0" distR="0" wp14:anchorId="1FE69F46" wp14:editId="6D78F9D3">
                            <wp:extent cx="1739834" cy="2232965"/>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2654D7C6" w14:textId="3665A9F4" w:rsidR="00C40741" w:rsidRPr="001C1DAE" w:rsidRDefault="00C40741" w:rsidP="00C40741">
                      <w:pPr>
                        <w:pStyle w:val="Kpalrs"/>
                        <w:rPr>
                          <w:sz w:val="16"/>
                          <w:szCs w:val="16"/>
                        </w:rPr>
                      </w:pPr>
                      <w:r w:rsidRPr="001C1DAE">
                        <w:rPr>
                          <w:sz w:val="16"/>
                          <w:szCs w:val="16"/>
                        </w:rPr>
                        <w:t xml:space="preserve">Figure </w:t>
                      </w:r>
                      <w:r w:rsidR="002777F7">
                        <w:rPr>
                          <w:sz w:val="16"/>
                          <w:szCs w:val="16"/>
                        </w:rPr>
                        <w:t xml:space="preserve">4. </w:t>
                      </w:r>
                      <w:r>
                        <w:rPr>
                          <w:sz w:val="16"/>
                          <w:szCs w:val="16"/>
                        </w:rPr>
                        <w:t>Software architecture of the team’s smart mirror system</w:t>
                      </w:r>
                      <w:r w:rsidR="00465F6F">
                        <w:rPr>
                          <w:sz w:val="16"/>
                          <w:szCs w:val="16"/>
                        </w:rPr>
                        <w:t>.</w:t>
                      </w:r>
                      <w:r>
                        <w:rPr>
                          <w:sz w:val="16"/>
                          <w:szCs w:val="16"/>
                        </w:rPr>
                        <w:br/>
                        <w:t>The smart mirror client communicates with a webserver using HTTP request and responses</w:t>
                      </w:r>
                      <w:r w:rsidR="00465F6F">
                        <w:rPr>
                          <w:sz w:val="16"/>
                          <w:szCs w:val="16"/>
                        </w:rPr>
                        <w:t>.</w:t>
                      </w:r>
                      <w:r w:rsidR="0038305E">
                        <w:rPr>
                          <w:sz w:val="16"/>
                          <w:szCs w:val="16"/>
                        </w:rPr>
                        <w:br/>
                        <w:t>The central webserver uses ORM technology to store user data.</w:t>
                      </w:r>
                    </w:p>
                  </w:txbxContent>
                </v:textbox>
                <w10:wrap type="topAndBottom" anchory="page"/>
              </v:shape>
            </w:pict>
          </mc:Fallback>
        </mc:AlternateContent>
      </w:r>
      <w:r w:rsidR="00C1720E" w:rsidRPr="00E32C88">
        <w:rPr>
          <w:noProof/>
        </w:rPr>
        <mc:AlternateContent>
          <mc:Choice Requires="wps">
            <w:drawing>
              <wp:anchor distT="45720" distB="45720" distL="114300" distR="114300" simplePos="0" relativeHeight="251662336" behindDoc="0" locked="0" layoutInCell="1" allowOverlap="1" wp14:anchorId="3DF18420" wp14:editId="2A90DECA">
                <wp:simplePos x="0" y="0"/>
                <wp:positionH relativeFrom="margin">
                  <wp:align>right</wp:align>
                </wp:positionH>
                <wp:positionV relativeFrom="page">
                  <wp:posOffset>2306320</wp:posOffset>
                </wp:positionV>
                <wp:extent cx="3067050" cy="2166620"/>
                <wp:effectExtent l="0" t="0" r="19050" b="2413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166620"/>
                        </a:xfrm>
                        <a:prstGeom prst="rect">
                          <a:avLst/>
                        </a:prstGeom>
                        <a:solidFill>
                          <a:srgbClr val="FFFFFF"/>
                        </a:solidFill>
                        <a:ln w="9525">
                          <a:solidFill>
                            <a:srgbClr val="000000"/>
                          </a:solidFill>
                          <a:miter lim="800000"/>
                          <a:headEnd/>
                          <a:tailEnd/>
                        </a:ln>
                      </wps:spPr>
                      <wps:txbx>
                        <w:txbxContent>
                          <w:p w14:paraId="056CC093" w14:textId="77777777" w:rsidR="00C1720E" w:rsidRDefault="00C1720E" w:rsidP="00C1720E">
                            <w:pPr>
                              <w:keepNext/>
                            </w:pPr>
                            <w:r>
                              <w:rPr>
                                <w:noProof/>
                              </w:rPr>
                              <w:drawing>
                                <wp:inline distT="0" distB="0" distL="0" distR="0" wp14:anchorId="68771355" wp14:editId="3B2D9EC3">
                                  <wp:extent cx="2437663" cy="1692676"/>
                                  <wp:effectExtent l="0" t="0" r="1270" b="3175"/>
                                  <wp:docPr id="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38246D04" w14:textId="42FCC859" w:rsidR="00C1720E" w:rsidRPr="00F671DF" w:rsidRDefault="00C1720E" w:rsidP="00C1720E">
                            <w:pPr>
                              <w:pStyle w:val="Kpalrs"/>
                              <w:rPr>
                                <w:sz w:val="16"/>
                                <w:szCs w:val="16"/>
                              </w:rPr>
                            </w:pPr>
                            <w:r w:rsidRPr="00F671DF">
                              <w:rPr>
                                <w:sz w:val="16"/>
                                <w:szCs w:val="16"/>
                              </w:rPr>
                              <w:t>Figure</w:t>
                            </w:r>
                            <w:r w:rsidR="002777F7">
                              <w:rPr>
                                <w:sz w:val="16"/>
                                <w:szCs w:val="16"/>
                              </w:rPr>
                              <w:t xml:space="preserve"> 5.</w:t>
                            </w:r>
                            <w:r w:rsidRPr="00F671DF">
                              <w:rPr>
                                <w:sz w:val="16"/>
                                <w:szCs w:val="16"/>
                              </w:rPr>
                              <w:t xml:space="preserve"> Distances measured with 128</w:t>
                            </w:r>
                            <w:r>
                              <w:rPr>
                                <w:sz w:val="16"/>
                                <w:szCs w:val="16"/>
                              </w:rPr>
                              <w:t>D</w:t>
                            </w:r>
                            <w:r w:rsidRPr="00F671DF">
                              <w:rPr>
                                <w:sz w:val="16"/>
                                <w:szCs w:val="16"/>
                              </w:rPr>
                              <w:t xml:space="preserve"> representational layer</w:t>
                            </w:r>
                            <w:r w:rsidR="00E67C61">
                              <w:rPr>
                                <w:sz w:val="16"/>
                                <w:szCs w:val="16"/>
                              </w:rPr>
                              <w:t>.</w:t>
                            </w:r>
                            <w:r>
                              <w:rPr>
                                <w:sz w:val="16"/>
                                <w:szCs w:val="16"/>
                              </w:rPr>
                              <w:br/>
                              <w:t>Histogram of measured distances, bins represent the number of observations of given distance</w:t>
                            </w:r>
                            <w:r w:rsidR="00E67C61">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F18420" id="_x0000_s1030" type="#_x0000_t202" style="position:absolute;left:0;text-align:left;margin-left:190.3pt;margin-top:181.6pt;width:241.5pt;height:170.6pt;z-index:251662336;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">
                <v:textbox>
                  <w:txbxContent>
                    <w:p w14:paraId="056CC093" w14:textId="77777777" w:rsidR="00C1720E" w:rsidRDefault="00C1720E" w:rsidP="00C1720E">
                      <w:pPr>
                        <w:keepNext/>
                      </w:pPr>
                      <w:r>
                        <w:rPr>
                          <w:noProof/>
                        </w:rPr>
                        <w:drawing>
                          <wp:inline distT="0" distB="0" distL="0" distR="0" wp14:anchorId="68771355" wp14:editId="3B2D9EC3">
                            <wp:extent cx="2437663" cy="1692676"/>
                            <wp:effectExtent l="0" t="0" r="1270" b="3175"/>
                            <wp:docPr id="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38246D04" w14:textId="42FCC859" w:rsidR="00C1720E" w:rsidRPr="00F671DF" w:rsidRDefault="00C1720E" w:rsidP="00C1720E">
                      <w:pPr>
                        <w:pStyle w:val="Kpalrs"/>
                        <w:rPr>
                          <w:sz w:val="16"/>
                          <w:szCs w:val="16"/>
                        </w:rPr>
                      </w:pPr>
                      <w:r w:rsidRPr="00F671DF">
                        <w:rPr>
                          <w:sz w:val="16"/>
                          <w:szCs w:val="16"/>
                        </w:rPr>
                        <w:t>Figure</w:t>
                      </w:r>
                      <w:r w:rsidR="002777F7">
                        <w:rPr>
                          <w:sz w:val="16"/>
                          <w:szCs w:val="16"/>
                        </w:rPr>
                        <w:t xml:space="preserve"> 5.</w:t>
                      </w:r>
                      <w:r w:rsidRPr="00F671DF">
                        <w:rPr>
                          <w:sz w:val="16"/>
                          <w:szCs w:val="16"/>
                        </w:rPr>
                        <w:t xml:space="preserve"> Distances measured with 128</w:t>
                      </w:r>
                      <w:r>
                        <w:rPr>
                          <w:sz w:val="16"/>
                          <w:szCs w:val="16"/>
                        </w:rPr>
                        <w:t>D</w:t>
                      </w:r>
                      <w:r w:rsidRPr="00F671DF">
                        <w:rPr>
                          <w:sz w:val="16"/>
                          <w:szCs w:val="16"/>
                        </w:rPr>
                        <w:t xml:space="preserve"> representational layer</w:t>
                      </w:r>
                      <w:r w:rsidR="00E67C61">
                        <w:rPr>
                          <w:sz w:val="16"/>
                          <w:szCs w:val="16"/>
                        </w:rPr>
                        <w:t>.</w:t>
                      </w:r>
                      <w:r>
                        <w:rPr>
                          <w:sz w:val="16"/>
                          <w:szCs w:val="16"/>
                        </w:rPr>
                        <w:br/>
                        <w:t>Histogram of measured distances, bins represent the number of observations of given distance</w:t>
                      </w:r>
                      <w:r w:rsidR="00E67C61">
                        <w:rPr>
                          <w:sz w:val="16"/>
                          <w:szCs w:val="16"/>
                        </w:rPr>
                        <w:t>.</w:t>
                      </w:r>
                    </w:p>
                  </w:txbxContent>
                </v:textbox>
                <w10:wrap type="topAndBottom" anchorx="margin" anchory="page"/>
              </v:shape>
            </w:pict>
          </mc:Fallback>
        </mc:AlternateContent>
      </w:r>
      <w:r w:rsidR="002D1DF8" w:rsidRPr="00E32C88">
        <w:t xml:space="preserve">The given results were originally gathered to evaluate two different face recognition and identification systems. The chosen system was used as the basis for our software architectures face </w:t>
      </w:r>
      <w:r w:rsidR="00EC492E" w:rsidRPr="00E32C88">
        <w:t>recognition</w:t>
      </w:r>
      <w:r w:rsidR="002D1DF8" w:rsidRPr="00E32C88">
        <w:t xml:space="preserve"> system. This was used to </w:t>
      </w:r>
      <w:r w:rsidR="00EC492E" w:rsidRPr="00E32C88">
        <w:t>access</w:t>
      </w:r>
      <w:r w:rsidR="002D1DF8" w:rsidRPr="00E32C88">
        <w:t xml:space="preserve"> user related data from the central database to show relevant information to our users. These were transferred with simple HTTP Request and Responses, using a RESTfu</w:t>
      </w:r>
      <w:r w:rsidR="00B91660" w:rsidRPr="00E32C88">
        <w:t xml:space="preserve">l </w:t>
      </w:r>
      <w:r w:rsidR="00B91660" w:rsidRPr="00E32C88">
        <w:fldChar w:fldCharType="begin" w:fldLock="1"/>
      </w:r>
      <w:r w:rsidR="008A10BC">
        <w:instrText>ADDIN CSL_CITATION {"citationItems":[{"id":"ITEM-1","itemData":{"author":[{"dropping-particle":"","family":"Fielding","given":"Roy Thomas","non-dropping-particle":"","parse-names":false,"suffix":""}],"id":"ITEM-1","issued":{"date-parts":[["2000"]]},"title":"Architectural Styles and the Design of Network-based Software Architectures","type":"article-journal"},"uris":["http://www.mendeley.com/documents/?uuid=c78f0cce-ee05-49b4-bf6d-dd8f96d244b9","http://www.mendeley.com/documents/?uuid=0854712e-c1bd-46cf-ab9c-017a8fc079be"]}],"mendeley":{"formattedCitation":"[11]","plainTextFormattedCitation":"[11]","previouslyFormattedCitation":"[10]"},"properties":{"noteIndex":0},"schema":"https://github.com/citation-style-language/schema/raw/master/csl-citation.json"}</w:instrText>
      </w:r>
      <w:r w:rsidR="00B91660" w:rsidRPr="00E32C88">
        <w:fldChar w:fldCharType="separate"/>
      </w:r>
      <w:r w:rsidR="008A10BC" w:rsidRPr="008A10BC">
        <w:rPr>
          <w:noProof/>
        </w:rPr>
        <w:t>[11]</w:t>
      </w:r>
      <w:r w:rsidR="00B91660" w:rsidRPr="00E32C88">
        <w:fldChar w:fldCharType="end"/>
      </w:r>
      <w:r w:rsidR="002D1DF8" w:rsidRPr="00E32C88">
        <w:t xml:space="preserve"> </w:t>
      </w:r>
      <w:r w:rsidR="00EC492E" w:rsidRPr="00E32C88">
        <w:t>solution</w:t>
      </w:r>
      <w:r w:rsidR="002D1DF8" w:rsidRPr="00E32C88">
        <w:t xml:space="preserve">. The given </w:t>
      </w:r>
      <w:r w:rsidR="00EC492E" w:rsidRPr="00E32C88">
        <w:t>software</w:t>
      </w:r>
      <w:r w:rsidR="002D1DF8" w:rsidRPr="00E32C88">
        <w:t xml:space="preserve"> architectures design can be seen </w:t>
      </w:r>
      <w:r w:rsidR="00B91660" w:rsidRPr="00E32C88">
        <w:t>on</w:t>
      </w:r>
      <w:r w:rsidR="002D1DF8" w:rsidRPr="00E32C88">
        <w:t xml:space="preserve"> </w:t>
      </w:r>
      <w:r w:rsidR="00B91660" w:rsidRPr="00E32C88">
        <w:t xml:space="preserve">Figure </w:t>
      </w:r>
      <w:r w:rsidR="00635949">
        <w:t>4</w:t>
      </w:r>
      <w:r w:rsidR="00C40741" w:rsidRPr="00E32C88">
        <w:t>.</w:t>
      </w:r>
    </w:p>
    <w:p w14:paraId="6B5B8E0B" w14:textId="2B576A1B" w:rsidR="009251D8" w:rsidRPr="00E32C88" w:rsidRDefault="009C2D34" w:rsidP="009251D8">
      <w:pPr>
        <w:pStyle w:val="Cmsor1"/>
      </w:pPr>
      <w:r w:rsidRPr="00E32C88">
        <mc:AlternateContent>
          <mc:Choice Requires="wps">
            <w:drawing>
              <wp:anchor distT="45720" distB="45720" distL="114300" distR="114300" simplePos="0" relativeHeight="251676672" behindDoc="0" locked="0" layoutInCell="1" allowOverlap="1" wp14:anchorId="3ABB1308" wp14:editId="5EB786D3">
                <wp:simplePos x="0" y="0"/>
                <wp:positionH relativeFrom="margin">
                  <wp:posOffset>3314700</wp:posOffset>
                </wp:positionH>
                <wp:positionV relativeFrom="page">
                  <wp:posOffset>6927068</wp:posOffset>
                </wp:positionV>
                <wp:extent cx="3105785" cy="2644775"/>
                <wp:effectExtent l="0" t="0" r="18415" b="22225"/>
                <wp:wrapTopAndBottom/>
                <wp:docPr id="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785" cy="2644775"/>
                        </a:xfrm>
                        <a:prstGeom prst="rect">
                          <a:avLst/>
                        </a:prstGeom>
                        <a:solidFill>
                          <a:srgbClr val="FFFFFF"/>
                        </a:solidFill>
                        <a:ln w="9525">
                          <a:solidFill>
                            <a:srgbClr val="000000"/>
                          </a:solidFill>
                          <a:miter lim="800000"/>
                          <a:headEnd/>
                          <a:tailEnd/>
                        </a:ln>
                      </wps:spPr>
                      <wps:txbx>
                        <w:txbxContent>
                          <w:p w14:paraId="31393DEA" w14:textId="77777777" w:rsidR="00C1720E" w:rsidRDefault="00C1720E" w:rsidP="00C1720E">
                            <w:pPr>
                              <w:keepNext/>
                            </w:pPr>
                            <w:r>
                              <w:rPr>
                                <w:noProof/>
                              </w:rPr>
                              <w:drawing>
                                <wp:inline distT="0" distB="0" distL="0" distR="0" wp14:anchorId="63595056" wp14:editId="746BD0E7">
                                  <wp:extent cx="2438400" cy="2044732"/>
                                  <wp:effectExtent l="0" t="0" r="0" b="0"/>
                                  <wp:docPr id="1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7C08FFEA" w14:textId="1653FFA5" w:rsidR="00C1720E" w:rsidRPr="00694C50" w:rsidRDefault="00C1720E" w:rsidP="00C1720E">
                            <w:pPr>
                              <w:pStyle w:val="Kpalrs"/>
                              <w:rPr>
                                <w:sz w:val="16"/>
                                <w:szCs w:val="16"/>
                              </w:rPr>
                            </w:pPr>
                            <w:r w:rsidRPr="00694C50">
                              <w:rPr>
                                <w:sz w:val="16"/>
                                <w:szCs w:val="16"/>
                              </w:rPr>
                              <w:t xml:space="preserve">Figure </w:t>
                            </w:r>
                            <w:r w:rsidR="002777F7">
                              <w:rPr>
                                <w:sz w:val="16"/>
                                <w:szCs w:val="16"/>
                              </w:rPr>
                              <w:t xml:space="preserve">7. </w:t>
                            </w:r>
                            <w:r w:rsidRPr="00694C50">
                              <w:rPr>
                                <w:sz w:val="16"/>
                                <w:szCs w:val="16"/>
                              </w:rPr>
                              <w:t>Distances with given Dimension</w:t>
                            </w:r>
                            <w:r>
                              <w:rPr>
                                <w:sz w:val="16"/>
                                <w:szCs w:val="16"/>
                              </w:rPr>
                              <w:br/>
                              <w:t>Dots represent measured distances</w:t>
                            </w:r>
                            <w:r>
                              <w:rPr>
                                <w:sz w:val="16"/>
                                <w:szCs w:val="16"/>
                              </w:rPr>
                              <w:br/>
                              <w:t>Dot coloring indicates that the two vectors belong to the same user</w:t>
                            </w:r>
                            <w:r w:rsidR="00A13505">
                              <w:rPr>
                                <w:sz w:val="16"/>
                                <w:szCs w:val="16"/>
                              </w:rPr>
                              <w:t xml:space="preserve"> or not.</w:t>
                            </w:r>
                            <w:r w:rsidR="00161334">
                              <w:rPr>
                                <w:sz w:val="16"/>
                                <w:szCs w:val="16"/>
                              </w:rPr>
                              <w:t xml:space="preserve"> (Red dots: </w:t>
                            </w:r>
                            <w:r w:rsidR="00641BAE">
                              <w:rPr>
                                <w:sz w:val="16"/>
                                <w:szCs w:val="16"/>
                              </w:rPr>
                              <w:t>same user; Green dots: different user</w:t>
                            </w:r>
                            <w:r w:rsidR="00161334">
                              <w:rPr>
                                <w:sz w:val="16"/>
                                <w:szCs w:val="16"/>
                              </w:rPr>
                              <w:t>)</w:t>
                            </w:r>
                          </w:p>
                          <w:p w14:paraId="004E9FE9" w14:textId="77777777" w:rsidR="00C1720E" w:rsidRDefault="00C1720E" w:rsidP="00C1720E">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B1308" id="_x0000_s1031" type="#_x0000_t202" style="position:absolute;left:0;text-align:left;margin-left:261pt;margin-top:545.45pt;width:244.55pt;height:208.25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">
                <v:textbox>
                  <w:txbxContent>
                    <w:p w14:paraId="31393DEA" w14:textId="77777777" w:rsidR="00C1720E" w:rsidRDefault="00C1720E" w:rsidP="00C1720E">
                      <w:pPr>
                        <w:keepNext/>
                      </w:pPr>
                      <w:r>
                        <w:rPr>
                          <w:noProof/>
                        </w:rPr>
                        <w:drawing>
                          <wp:inline distT="0" distB="0" distL="0" distR="0" wp14:anchorId="63595056" wp14:editId="746BD0E7">
                            <wp:extent cx="2438400" cy="2044732"/>
                            <wp:effectExtent l="0" t="0" r="0" b="0"/>
                            <wp:docPr id="1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7C08FFEA" w14:textId="1653FFA5" w:rsidR="00C1720E" w:rsidRPr="00694C50" w:rsidRDefault="00C1720E" w:rsidP="00C1720E">
                      <w:pPr>
                        <w:pStyle w:val="Kpalrs"/>
                        <w:rPr>
                          <w:sz w:val="16"/>
                          <w:szCs w:val="16"/>
                        </w:rPr>
                      </w:pPr>
                      <w:r w:rsidRPr="00694C50">
                        <w:rPr>
                          <w:sz w:val="16"/>
                          <w:szCs w:val="16"/>
                        </w:rPr>
                        <w:t xml:space="preserve">Figure </w:t>
                      </w:r>
                      <w:r w:rsidR="002777F7">
                        <w:rPr>
                          <w:sz w:val="16"/>
                          <w:szCs w:val="16"/>
                        </w:rPr>
                        <w:t xml:space="preserve">7. </w:t>
                      </w:r>
                      <w:r w:rsidRPr="00694C50">
                        <w:rPr>
                          <w:sz w:val="16"/>
                          <w:szCs w:val="16"/>
                        </w:rPr>
                        <w:t>Distances with given Dimension</w:t>
                      </w:r>
                      <w:r>
                        <w:rPr>
                          <w:sz w:val="16"/>
                          <w:szCs w:val="16"/>
                        </w:rPr>
                        <w:br/>
                        <w:t>Dots represent measured distances</w:t>
                      </w:r>
                      <w:r>
                        <w:rPr>
                          <w:sz w:val="16"/>
                          <w:szCs w:val="16"/>
                        </w:rPr>
                        <w:br/>
                        <w:t>Dot coloring indicates that the two vectors belong to the same user</w:t>
                      </w:r>
                      <w:r w:rsidR="00A13505">
                        <w:rPr>
                          <w:sz w:val="16"/>
                          <w:szCs w:val="16"/>
                        </w:rPr>
                        <w:t xml:space="preserve"> or not.</w:t>
                      </w:r>
                      <w:r w:rsidR="00161334">
                        <w:rPr>
                          <w:sz w:val="16"/>
                          <w:szCs w:val="16"/>
                        </w:rPr>
                        <w:t xml:space="preserve"> (Red dots: </w:t>
                      </w:r>
                      <w:r w:rsidR="00641BAE">
                        <w:rPr>
                          <w:sz w:val="16"/>
                          <w:szCs w:val="16"/>
                        </w:rPr>
                        <w:t>same user; Green dots: different user</w:t>
                      </w:r>
                      <w:r w:rsidR="00161334">
                        <w:rPr>
                          <w:sz w:val="16"/>
                          <w:szCs w:val="16"/>
                        </w:rPr>
                        <w:t>)</w:t>
                      </w:r>
                    </w:p>
                    <w:p w14:paraId="004E9FE9" w14:textId="77777777" w:rsidR="00C1720E" w:rsidRDefault="00C1720E" w:rsidP="00C1720E">
                      <w:pPr>
                        <w:keepNext/>
                      </w:pPr>
                    </w:p>
                  </w:txbxContent>
                </v:textbox>
                <w10:wrap type="topAndBottom" anchorx="margin" anchory="page"/>
              </v:shape>
            </w:pict>
          </mc:Fallback>
        </mc:AlternateContent>
      </w:r>
      <w:r w:rsidR="00C40741" w:rsidRPr="00E32C88">
        <mc:AlternateContent>
          <mc:Choice Requires="wps">
            <w:drawing>
              <wp:anchor distT="45720" distB="45720" distL="114300" distR="114300" simplePos="0" relativeHeight="251654144" behindDoc="0" locked="1" layoutInCell="1" allowOverlap="1" wp14:anchorId="77229235" wp14:editId="4B85EB00">
                <wp:simplePos x="0" y="0"/>
                <wp:positionH relativeFrom="margin">
                  <wp:align>left</wp:align>
                </wp:positionH>
                <wp:positionV relativeFrom="page">
                  <wp:posOffset>5518150</wp:posOffset>
                </wp:positionV>
                <wp:extent cx="3106420" cy="2654935"/>
                <wp:effectExtent l="0" t="0" r="17780" b="12065"/>
                <wp:wrapTopAndBottom/>
                <wp:docPr id="2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420" cy="2655221"/>
                        </a:xfrm>
                        <a:prstGeom prst="rect">
                          <a:avLst/>
                        </a:prstGeom>
                        <a:solidFill>
                          <a:srgbClr val="FFFFFF"/>
                        </a:solidFill>
                        <a:ln w="9525">
                          <a:solidFill>
                            <a:srgbClr val="000000"/>
                          </a:solidFill>
                          <a:miter lim="800000"/>
                          <a:headEnd/>
                          <a:tailEnd/>
                        </a:ln>
                      </wps:spPr>
                      <wps:txbx>
                        <w:txbxContent>
                          <w:p w14:paraId="7986818B" w14:textId="77777777" w:rsidR="00C40741" w:rsidRDefault="00C40741" w:rsidP="00C40741">
                            <w:pPr>
                              <w:keepNext/>
                            </w:pPr>
                            <w:r>
                              <w:rPr>
                                <w:noProof/>
                              </w:rPr>
                              <w:drawing>
                                <wp:inline distT="0" distB="0" distL="0" distR="0" wp14:anchorId="72B3927E" wp14:editId="55A5BA33">
                                  <wp:extent cx="2913785" cy="2071707"/>
                                  <wp:effectExtent l="0" t="0" r="1270" b="5080"/>
                                  <wp:docPr id="13"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976989" cy="2116645"/>
                                          </a:xfrm>
                                          <a:prstGeom prst="rect">
                                            <a:avLst/>
                                          </a:prstGeom>
                                          <a:noFill/>
                                          <a:ln>
                                            <a:noFill/>
                                          </a:ln>
                                        </pic:spPr>
                                      </pic:pic>
                                    </a:graphicData>
                                  </a:graphic>
                                </wp:inline>
                              </w:drawing>
                            </w:r>
                          </w:p>
                          <w:p w14:paraId="3824B153" w14:textId="4F4C104D" w:rsidR="00C40741" w:rsidRDefault="00C40741" w:rsidP="00C40741">
                            <w:pPr>
                              <w:pStyle w:val="Kpalrs"/>
                              <w:rPr>
                                <w:sz w:val="16"/>
                                <w:szCs w:val="16"/>
                              </w:rPr>
                            </w:pPr>
                            <w:r>
                              <w:rPr>
                                <w:sz w:val="16"/>
                                <w:szCs w:val="16"/>
                              </w:rPr>
                              <w:t>Table</w:t>
                            </w:r>
                            <w:r w:rsidR="002777F7">
                              <w:rPr>
                                <w:sz w:val="16"/>
                                <w:szCs w:val="16"/>
                              </w:rPr>
                              <w:t xml:space="preserve"> 1.</w:t>
                            </w:r>
                            <w:r>
                              <w:rPr>
                                <w:sz w:val="16"/>
                                <w:szCs w:val="16"/>
                              </w:rPr>
                              <w:t xml:space="preserve"> Distance statistics</w:t>
                            </w:r>
                            <w:r w:rsidR="00CC45C7">
                              <w:rPr>
                                <w:sz w:val="16"/>
                                <w:szCs w:val="16"/>
                              </w:rPr>
                              <w:t>.</w:t>
                            </w:r>
                            <w:r w:rsidR="00CC45C7">
                              <w:rPr>
                                <w:sz w:val="16"/>
                                <w:szCs w:val="16"/>
                              </w:rPr>
                              <w:br/>
                              <w:t xml:space="preserve">General Linear Model </w:t>
                            </w:r>
                            <w:r w:rsidR="00AD0D55">
                              <w:rPr>
                                <w:sz w:val="16"/>
                                <w:szCs w:val="16"/>
                              </w:rPr>
                              <w:t xml:space="preserve">(STATISTICA 7.0) </w:t>
                            </w:r>
                            <w:r w:rsidR="00CC45C7">
                              <w:rPr>
                                <w:sz w:val="16"/>
                                <w:szCs w:val="16"/>
                              </w:rPr>
                              <w:t xml:space="preserve">was used </w:t>
                            </w:r>
                            <w:r w:rsidR="000006AE">
                              <w:rPr>
                                <w:sz w:val="16"/>
                                <w:szCs w:val="16"/>
                              </w:rPr>
                              <w:t xml:space="preserve">in the examined </w:t>
                            </w:r>
                            <w:r w:rsidR="00335A98">
                              <w:rPr>
                                <w:sz w:val="16"/>
                                <w:szCs w:val="16"/>
                              </w:rPr>
                              <w:t>4-factorial design.</w:t>
                            </w:r>
                            <w:r w:rsidR="006B65F1">
                              <w:rPr>
                                <w:sz w:val="16"/>
                                <w:szCs w:val="16"/>
                              </w:rPr>
                              <w:t xml:space="preserve"> p &lt; 0.05 </w:t>
                            </w:r>
                            <w:r w:rsidR="00B344E0">
                              <w:rPr>
                                <w:sz w:val="16"/>
                                <w:szCs w:val="16"/>
                              </w:rPr>
                              <w:t>represents statistically significant difference between groups.</w:t>
                            </w:r>
                            <w:r w:rsidR="00EF0752">
                              <w:rPr>
                                <w:sz w:val="16"/>
                                <w:szCs w:val="16"/>
                              </w:rPr>
                              <w:t xml:space="preserve"> The results of the interactions are also present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229235" id="_x0000_s1032" type="#_x0000_t202" style="position:absolute;left:0;text-align:left;margin-left:0;margin-top:434.5pt;width:244.6pt;height:209.05pt;z-index:251654144;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">
                <v:textbox>
                  <w:txbxContent>
                    <w:p w14:paraId="7986818B" w14:textId="77777777" w:rsidR="00C40741" w:rsidRDefault="00C40741" w:rsidP="00C40741">
                      <w:pPr>
                        <w:keepNext/>
                      </w:pPr>
                      <w:r>
                        <w:rPr>
                          <w:noProof/>
                        </w:rPr>
                        <w:drawing>
                          <wp:inline distT="0" distB="0" distL="0" distR="0" wp14:anchorId="72B3927E" wp14:editId="55A5BA33">
                            <wp:extent cx="2913785" cy="2071707"/>
                            <wp:effectExtent l="0" t="0" r="1270" b="5080"/>
                            <wp:docPr id="13"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976989" cy="2116645"/>
                                    </a:xfrm>
                                    <a:prstGeom prst="rect">
                                      <a:avLst/>
                                    </a:prstGeom>
                                    <a:noFill/>
                                    <a:ln>
                                      <a:noFill/>
                                    </a:ln>
                                  </pic:spPr>
                                </pic:pic>
                              </a:graphicData>
                            </a:graphic>
                          </wp:inline>
                        </w:drawing>
                      </w:r>
                    </w:p>
                    <w:p w14:paraId="3824B153" w14:textId="4F4C104D" w:rsidR="00C40741" w:rsidRDefault="00C40741" w:rsidP="00C40741">
                      <w:pPr>
                        <w:pStyle w:val="Kpalrs"/>
                        <w:rPr>
                          <w:sz w:val="16"/>
                          <w:szCs w:val="16"/>
                        </w:rPr>
                      </w:pPr>
                      <w:r>
                        <w:rPr>
                          <w:sz w:val="16"/>
                          <w:szCs w:val="16"/>
                        </w:rPr>
                        <w:t>Table</w:t>
                      </w:r>
                      <w:r w:rsidR="002777F7">
                        <w:rPr>
                          <w:sz w:val="16"/>
                          <w:szCs w:val="16"/>
                        </w:rPr>
                        <w:t xml:space="preserve"> 1.</w:t>
                      </w:r>
                      <w:r>
                        <w:rPr>
                          <w:sz w:val="16"/>
                          <w:szCs w:val="16"/>
                        </w:rPr>
                        <w:t xml:space="preserve"> Distance statistics</w:t>
                      </w:r>
                      <w:r w:rsidR="00CC45C7">
                        <w:rPr>
                          <w:sz w:val="16"/>
                          <w:szCs w:val="16"/>
                        </w:rPr>
                        <w:t>.</w:t>
                      </w:r>
                      <w:r w:rsidR="00CC45C7">
                        <w:rPr>
                          <w:sz w:val="16"/>
                          <w:szCs w:val="16"/>
                        </w:rPr>
                        <w:br/>
                        <w:t xml:space="preserve">General Linear Model </w:t>
                      </w:r>
                      <w:r w:rsidR="00AD0D55">
                        <w:rPr>
                          <w:sz w:val="16"/>
                          <w:szCs w:val="16"/>
                        </w:rPr>
                        <w:t xml:space="preserve">(STATISTICA 7.0) </w:t>
                      </w:r>
                      <w:r w:rsidR="00CC45C7">
                        <w:rPr>
                          <w:sz w:val="16"/>
                          <w:szCs w:val="16"/>
                        </w:rPr>
                        <w:t xml:space="preserve">was used </w:t>
                      </w:r>
                      <w:r w:rsidR="000006AE">
                        <w:rPr>
                          <w:sz w:val="16"/>
                          <w:szCs w:val="16"/>
                        </w:rPr>
                        <w:t xml:space="preserve">in the examined </w:t>
                      </w:r>
                      <w:r w:rsidR="00335A98">
                        <w:rPr>
                          <w:sz w:val="16"/>
                          <w:szCs w:val="16"/>
                        </w:rPr>
                        <w:t>4-factorial design.</w:t>
                      </w:r>
                      <w:r w:rsidR="006B65F1">
                        <w:rPr>
                          <w:sz w:val="16"/>
                          <w:szCs w:val="16"/>
                        </w:rPr>
                        <w:t xml:space="preserve"> p &lt; 0.05 </w:t>
                      </w:r>
                      <w:r w:rsidR="00B344E0">
                        <w:rPr>
                          <w:sz w:val="16"/>
                          <w:szCs w:val="16"/>
                        </w:rPr>
                        <w:t>represents statistically significant difference between groups.</w:t>
                      </w:r>
                      <w:r w:rsidR="00EF0752">
                        <w:rPr>
                          <w:sz w:val="16"/>
                          <w:szCs w:val="16"/>
                        </w:rPr>
                        <w:t xml:space="preserve"> The results of the interactions are also presented. </w:t>
                      </w:r>
                    </w:p>
                  </w:txbxContent>
                </v:textbox>
                <w10:wrap type="topAndBottom" anchorx="margin" anchory="page"/>
                <w10:anchorlock/>
              </v:shape>
            </w:pict>
          </mc:Fallback>
        </mc:AlternateContent>
      </w:r>
      <w:r w:rsidR="00541A4C" w:rsidRPr="00E32C88">
        <w:t>Results</w:t>
      </w:r>
    </w:p>
    <w:p w14:paraId="5A3C80A3" w14:textId="19C2096E" w:rsidR="00F64886" w:rsidRDefault="00AC32E5" w:rsidP="00541A4C">
      <w:pPr>
        <w:pStyle w:val="Szvegtrzs"/>
        <w:rPr>
          <w:lang w:val="en-US"/>
        </w:rPr>
      </w:pPr>
      <w:r>
        <w:rPr>
          <w:lang w:val="en-US"/>
        </w:rPr>
        <w:t xml:space="preserve">STATISTICA 7.0 was used to establish </w:t>
      </w:r>
      <w:r w:rsidR="004660B0">
        <w:rPr>
          <w:lang w:val="en-US"/>
        </w:rPr>
        <w:t>General Linear Model with 4 factors. Factor 1 was</w:t>
      </w:r>
      <w:r w:rsidR="005E1DC0">
        <w:rPr>
          <w:lang w:val="en-US"/>
        </w:rPr>
        <w:t xml:space="preserve"> Emotion (Anger versus Happiness), Factor 2 was Intensity (Low versus High), Factor 3 was Dimension (1</w:t>
      </w:r>
      <w:r w:rsidR="001079EF">
        <w:rPr>
          <w:lang w:val="en-US"/>
        </w:rPr>
        <w:t>2</w:t>
      </w:r>
      <w:r w:rsidR="005E1DC0">
        <w:rPr>
          <w:lang w:val="en-US"/>
        </w:rPr>
        <w:t>8 versus 512)</w:t>
      </w:r>
      <w:r w:rsidR="001079EF">
        <w:rPr>
          <w:lang w:val="en-US"/>
        </w:rPr>
        <w:t xml:space="preserve"> and finally, Factor 4 was Within User</w:t>
      </w:r>
      <w:r w:rsidR="00BB1A88">
        <w:rPr>
          <w:lang w:val="en-US"/>
        </w:rPr>
        <w:t xml:space="preserve"> (Within User versus Between User)</w:t>
      </w:r>
      <w:r w:rsidR="00B20472">
        <w:rPr>
          <w:lang w:val="en-US"/>
        </w:rPr>
        <w:t xml:space="preserve">. Interactions between factors were also analyzed. </w:t>
      </w:r>
      <w:r w:rsidR="00CB563E">
        <w:rPr>
          <w:lang w:val="en-US"/>
        </w:rPr>
        <w:t>p &lt; 0.05 were considered statistically significant</w:t>
      </w:r>
      <w:r w:rsidR="00455ADE">
        <w:rPr>
          <w:lang w:val="en-US"/>
        </w:rPr>
        <w:t xml:space="preserve"> (Table 1).</w:t>
      </w:r>
    </w:p>
    <w:p w14:paraId="5C75DB74" w14:textId="6629F337" w:rsidR="00D546FC" w:rsidRDefault="00FE5602" w:rsidP="00541A4C">
      <w:pPr>
        <w:pStyle w:val="Szvegtrzs"/>
        <w:rPr>
          <w:lang w:val="en-US"/>
        </w:rPr>
      </w:pPr>
      <w:r w:rsidRPr="00E32C88">
        <w:rPr>
          <w:lang w:val="en-US"/>
        </w:rPr>
        <w:t>The init</w:t>
      </w:r>
      <w:r w:rsidR="007E69BF" w:rsidRPr="00E32C88">
        <w:rPr>
          <w:lang w:val="en-US"/>
        </w:rPr>
        <w:t xml:space="preserve">ial results </w:t>
      </w:r>
      <w:r w:rsidR="00986717" w:rsidRPr="00E32C88">
        <w:rPr>
          <w:lang w:val="en-US"/>
        </w:rPr>
        <w:t xml:space="preserve">showed </w:t>
      </w:r>
      <w:r w:rsidR="00372B17" w:rsidRPr="00E32C88">
        <w:rPr>
          <w:lang w:val="en-US"/>
        </w:rPr>
        <w:t xml:space="preserve">quantifiable difference </w:t>
      </w:r>
      <w:r w:rsidR="002803A0" w:rsidRPr="00E32C88">
        <w:rPr>
          <w:lang w:val="en-US"/>
        </w:rPr>
        <w:t>with</w:t>
      </w:r>
      <w:r w:rsidR="00986717" w:rsidRPr="00E32C88">
        <w:rPr>
          <w:lang w:val="en-US"/>
        </w:rPr>
        <w:t xml:space="preserve"> th</w:t>
      </w:r>
      <w:r w:rsidR="002410DC" w:rsidRPr="00E32C88">
        <w:rPr>
          <w:lang w:val="en-US"/>
        </w:rPr>
        <w:t xml:space="preserve">e </w:t>
      </w:r>
      <w:r w:rsidR="00986717" w:rsidRPr="00E32C88">
        <w:rPr>
          <w:lang w:val="en-US"/>
        </w:rPr>
        <w:t>new</w:t>
      </w:r>
      <w:r w:rsidR="0081067B" w:rsidRPr="00E32C88">
        <w:rPr>
          <w:lang w:val="en-US"/>
        </w:rPr>
        <w:t>,</w:t>
      </w:r>
      <w:r w:rsidR="00986717" w:rsidRPr="00E32C88">
        <w:rPr>
          <w:lang w:val="en-US"/>
        </w:rPr>
        <w:t xml:space="preserve"> 512</w:t>
      </w:r>
      <w:r w:rsidR="00391DDA" w:rsidRPr="00E32C88">
        <w:rPr>
          <w:lang w:val="en-US"/>
        </w:rPr>
        <w:t>-</w:t>
      </w:r>
      <w:r w:rsidR="00986717" w:rsidRPr="00E32C88">
        <w:rPr>
          <w:lang w:val="en-US"/>
        </w:rPr>
        <w:t xml:space="preserve">dimension </w:t>
      </w:r>
      <w:r w:rsidR="00D03B4E" w:rsidRPr="00E32C88">
        <w:rPr>
          <w:lang w:val="en-US"/>
        </w:rPr>
        <w:t xml:space="preserve">representational layer </w:t>
      </w:r>
      <w:r w:rsidR="002410DC" w:rsidRPr="00E32C88">
        <w:rPr>
          <w:lang w:val="en-US"/>
        </w:rPr>
        <w:t>compared to</w:t>
      </w:r>
      <w:r w:rsidR="001771DB" w:rsidRPr="00E32C88">
        <w:rPr>
          <w:lang w:val="en-US"/>
        </w:rPr>
        <w:t xml:space="preserve"> the former 128</w:t>
      </w:r>
      <w:r w:rsidR="002A4071">
        <w:rPr>
          <w:lang w:val="en-US"/>
        </w:rPr>
        <w:t>-</w:t>
      </w:r>
      <w:r w:rsidR="001771DB" w:rsidRPr="00E32C88">
        <w:rPr>
          <w:lang w:val="en-US"/>
        </w:rPr>
        <w:t>dimensional one</w:t>
      </w:r>
      <w:r w:rsidR="001F44D6">
        <w:rPr>
          <w:lang w:val="en-US"/>
        </w:rPr>
        <w:t xml:space="preserve"> (Figure</w:t>
      </w:r>
      <w:r w:rsidR="00174190">
        <w:rPr>
          <w:lang w:val="en-US"/>
        </w:rPr>
        <w:t>s</w:t>
      </w:r>
      <w:r w:rsidR="001F44D6">
        <w:rPr>
          <w:lang w:val="en-US"/>
        </w:rPr>
        <w:t xml:space="preserve"> 5</w:t>
      </w:r>
      <w:r w:rsidR="00EE0952">
        <w:rPr>
          <w:lang w:val="en-US"/>
        </w:rPr>
        <w:t xml:space="preserve"> and </w:t>
      </w:r>
      <w:r w:rsidR="001F44D6">
        <w:rPr>
          <w:lang w:val="en-US"/>
        </w:rPr>
        <w:t>6)</w:t>
      </w:r>
      <w:r w:rsidR="001771DB" w:rsidRPr="00E32C88">
        <w:rPr>
          <w:lang w:val="en-US"/>
        </w:rPr>
        <w:t>.</w:t>
      </w:r>
      <w:r w:rsidR="00FF2989" w:rsidRPr="00E32C88">
        <w:rPr>
          <w:lang w:val="en-US"/>
        </w:rPr>
        <w:t xml:space="preserve"> </w:t>
      </w:r>
    </w:p>
    <w:p w14:paraId="16896B62" w14:textId="3E99A107" w:rsidR="00D04809" w:rsidRPr="00E32C88" w:rsidRDefault="00413EBB" w:rsidP="00541A4C">
      <w:pPr>
        <w:pStyle w:val="Szvegtrzs"/>
        <w:rPr>
          <w:lang w:val="en-US"/>
        </w:rPr>
      </w:pPr>
      <w:r w:rsidRPr="00E32C88">
        <w:rPr>
          <w:lang w:val="en-US"/>
        </w:rPr>
        <w:t>As one can see</w:t>
      </w:r>
      <w:r w:rsidR="00F2300F" w:rsidRPr="00E32C88">
        <w:rPr>
          <w:lang w:val="en-US"/>
        </w:rPr>
        <w:t xml:space="preserve"> in Figures </w:t>
      </w:r>
      <w:r w:rsidR="00CE12D3">
        <w:rPr>
          <w:lang w:val="en-US"/>
        </w:rPr>
        <w:t>5</w:t>
      </w:r>
      <w:r w:rsidR="00F2300F" w:rsidRPr="00E32C88">
        <w:rPr>
          <w:lang w:val="en-US"/>
        </w:rPr>
        <w:t xml:space="preserve"> and </w:t>
      </w:r>
      <w:r w:rsidR="00CE12D3">
        <w:rPr>
          <w:lang w:val="en-US"/>
        </w:rPr>
        <w:t>6</w:t>
      </w:r>
      <w:r w:rsidR="008C3E9A" w:rsidRPr="00E32C88">
        <w:rPr>
          <w:lang w:val="en-US"/>
        </w:rPr>
        <w:t>, the 512</w:t>
      </w:r>
      <w:r w:rsidR="00F949C7" w:rsidRPr="00E32C88">
        <w:rPr>
          <w:lang w:val="en-US"/>
        </w:rPr>
        <w:t xml:space="preserve">-dimensional system </w:t>
      </w:r>
      <w:r w:rsidR="00954B03" w:rsidRPr="00E32C88">
        <w:rPr>
          <w:lang w:val="en-US"/>
        </w:rPr>
        <w:t xml:space="preserve">produces a bigger gap between </w:t>
      </w:r>
      <w:r w:rsidR="00E8350A" w:rsidRPr="00E32C88">
        <w:rPr>
          <w:lang w:val="en-US"/>
        </w:rPr>
        <w:t>tho</w:t>
      </w:r>
      <w:r w:rsidR="00BB313F" w:rsidRPr="00E32C88">
        <w:rPr>
          <w:lang w:val="en-US"/>
        </w:rPr>
        <w:t>s</w:t>
      </w:r>
      <w:r w:rsidR="00E8350A" w:rsidRPr="00E32C88">
        <w:rPr>
          <w:lang w:val="en-US"/>
        </w:rPr>
        <w:t xml:space="preserve">e distance values that </w:t>
      </w:r>
      <w:r w:rsidR="00BA299E" w:rsidRPr="00E32C88">
        <w:rPr>
          <w:lang w:val="en-US"/>
        </w:rPr>
        <w:t>w</w:t>
      </w:r>
      <w:r w:rsidR="00E245A1" w:rsidRPr="00E32C88">
        <w:rPr>
          <w:lang w:val="en-US"/>
        </w:rPr>
        <w:t>ere</w:t>
      </w:r>
      <w:r w:rsidR="00BA299E" w:rsidRPr="00E32C88">
        <w:rPr>
          <w:lang w:val="en-US"/>
        </w:rPr>
        <w:t xml:space="preserve"> measured with picture</w:t>
      </w:r>
      <w:r w:rsidR="00AF064E" w:rsidRPr="00E32C88">
        <w:rPr>
          <w:lang w:val="en-US"/>
        </w:rPr>
        <w:t>s</w:t>
      </w:r>
      <w:r w:rsidR="00BA299E" w:rsidRPr="00E32C88">
        <w:rPr>
          <w:lang w:val="en-US"/>
        </w:rPr>
        <w:t xml:space="preserve"> belonging to</w:t>
      </w:r>
      <w:r w:rsidR="000E30F1" w:rsidRPr="00E32C88">
        <w:rPr>
          <w:lang w:val="en-US"/>
        </w:rPr>
        <w:t xml:space="preserve"> </w:t>
      </w:r>
      <w:r w:rsidR="00BA299E" w:rsidRPr="00E32C88">
        <w:rPr>
          <w:lang w:val="en-US"/>
        </w:rPr>
        <w:t xml:space="preserve">the same user, as opposed to those value that were the result of comparing </w:t>
      </w:r>
      <w:r w:rsidR="008C4127" w:rsidRPr="00E32C88">
        <w:rPr>
          <w:lang w:val="en-US"/>
        </w:rPr>
        <w:t>two</w:t>
      </w:r>
      <w:r w:rsidR="00BA299E" w:rsidRPr="00E32C88">
        <w:rPr>
          <w:lang w:val="en-US"/>
        </w:rPr>
        <w:t xml:space="preserve"> vectors that belonged to different users.</w:t>
      </w:r>
    </w:p>
    <w:p w14:paraId="5849D4B5" w14:textId="358F3A7A" w:rsidR="008652F3" w:rsidRDefault="009C2D34" w:rsidP="008652F3">
      <w:pPr>
        <w:pStyle w:val="Szvegtrzs"/>
        <w:rPr>
          <w:lang w:val="en-US"/>
        </w:rPr>
      </w:pPr>
      <w:r w:rsidRPr="00E32C88">
        <w:rPr>
          <w:noProof/>
          <w:lang w:val="en-US"/>
        </w:rPr>
        <mc:AlternateContent>
          <mc:Choice Requires="wps">
            <w:drawing>
              <wp:anchor distT="45720" distB="45720" distL="114300" distR="114300" simplePos="0" relativeHeight="251670528" behindDoc="0" locked="0" layoutInCell="1" allowOverlap="1" wp14:anchorId="6D796E92" wp14:editId="6FE2FEC7">
                <wp:simplePos x="0" y="0"/>
                <wp:positionH relativeFrom="column">
                  <wp:align>right</wp:align>
                </wp:positionH>
                <wp:positionV relativeFrom="margin">
                  <wp:posOffset>3938048</wp:posOffset>
                </wp:positionV>
                <wp:extent cx="3073400" cy="2163445"/>
                <wp:effectExtent l="0" t="0" r="12700" b="27305"/>
                <wp:wrapTopAndBottom/>
                <wp:docPr id="2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0" cy="2163445"/>
                        </a:xfrm>
                        <a:prstGeom prst="rect">
                          <a:avLst/>
                        </a:prstGeom>
                        <a:solidFill>
                          <a:srgbClr val="FFFFFF"/>
                        </a:solidFill>
                        <a:ln w="9525">
                          <a:solidFill>
                            <a:srgbClr val="000000"/>
                          </a:solidFill>
                          <a:miter lim="800000"/>
                          <a:headEnd/>
                          <a:tailEnd/>
                        </a:ln>
                      </wps:spPr>
                      <wps:txbx>
                        <w:txbxContent>
                          <w:p w14:paraId="28D8B0DB" w14:textId="77777777" w:rsidR="00C1720E" w:rsidRDefault="00C1720E" w:rsidP="00C1720E">
                            <w:pPr>
                              <w:keepNext/>
                            </w:pPr>
                            <w:r>
                              <w:rPr>
                                <w:noProof/>
                              </w:rPr>
                              <w:drawing>
                                <wp:inline distT="0" distB="0" distL="0" distR="0" wp14:anchorId="1A75B447" wp14:editId="3091C7EF">
                                  <wp:extent cx="2408403" cy="1672155"/>
                                  <wp:effectExtent l="0" t="0" r="0" b="4445"/>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1C0582C0" w14:textId="43FDC281" w:rsidR="00C1720E" w:rsidRPr="00487F4B" w:rsidRDefault="00C1720E" w:rsidP="00C1720E">
                            <w:pPr>
                              <w:pStyle w:val="Kpalrs"/>
                              <w:rPr>
                                <w:sz w:val="16"/>
                                <w:szCs w:val="16"/>
                              </w:rPr>
                            </w:pPr>
                            <w:r w:rsidRPr="00487F4B">
                              <w:rPr>
                                <w:sz w:val="16"/>
                                <w:szCs w:val="16"/>
                              </w:rPr>
                              <w:t xml:space="preserve">Figure </w:t>
                            </w:r>
                            <w:r w:rsidR="002777F7">
                              <w:rPr>
                                <w:sz w:val="16"/>
                                <w:szCs w:val="16"/>
                              </w:rPr>
                              <w:t xml:space="preserve">6. </w:t>
                            </w:r>
                            <w:r w:rsidRPr="00487F4B">
                              <w:rPr>
                                <w:sz w:val="16"/>
                                <w:szCs w:val="16"/>
                              </w:rPr>
                              <w:t>Distances measured with 512D representational layer</w:t>
                            </w:r>
                            <w:r w:rsidR="00A13505">
                              <w:rPr>
                                <w:sz w:val="16"/>
                                <w:szCs w:val="16"/>
                              </w:rPr>
                              <w:t>.</w:t>
                            </w:r>
                            <w:r>
                              <w:rPr>
                                <w:sz w:val="16"/>
                                <w:szCs w:val="16"/>
                              </w:rPr>
                              <w:br/>
                              <w:t>Histogram of measured distances, bins represent the number of observations of given distance</w:t>
                            </w:r>
                            <w:r w:rsidR="00A13505">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796E92" id="_x0000_s1033" type="#_x0000_t202" style="position:absolute;left:0;text-align:left;margin-left:190.8pt;margin-top:310.1pt;width:242pt;height:170.35pt;z-index:251670528;visibility:visible;mso-wrap-style:square;mso-width-percent:0;mso-height-percent:0;mso-wrap-distance-left:9pt;mso-wrap-distance-top:3.6pt;mso-wrap-distance-right:9pt;mso-wrap-distance-bottom:3.6pt;mso-position-horizontal:right;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">
                <v:textbox>
                  <w:txbxContent>
                    <w:p w14:paraId="28D8B0DB" w14:textId="77777777" w:rsidR="00C1720E" w:rsidRDefault="00C1720E" w:rsidP="00C1720E">
                      <w:pPr>
                        <w:keepNext/>
                      </w:pPr>
                      <w:r>
                        <w:rPr>
                          <w:noProof/>
                        </w:rPr>
                        <w:drawing>
                          <wp:inline distT="0" distB="0" distL="0" distR="0" wp14:anchorId="1A75B447" wp14:editId="3091C7EF">
                            <wp:extent cx="2408403" cy="1672155"/>
                            <wp:effectExtent l="0" t="0" r="0" b="4445"/>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1C0582C0" w14:textId="43FDC281" w:rsidR="00C1720E" w:rsidRPr="00487F4B" w:rsidRDefault="00C1720E" w:rsidP="00C1720E">
                      <w:pPr>
                        <w:pStyle w:val="Kpalrs"/>
                        <w:rPr>
                          <w:sz w:val="16"/>
                          <w:szCs w:val="16"/>
                        </w:rPr>
                      </w:pPr>
                      <w:r w:rsidRPr="00487F4B">
                        <w:rPr>
                          <w:sz w:val="16"/>
                          <w:szCs w:val="16"/>
                        </w:rPr>
                        <w:t xml:space="preserve">Figure </w:t>
                      </w:r>
                      <w:r w:rsidR="002777F7">
                        <w:rPr>
                          <w:sz w:val="16"/>
                          <w:szCs w:val="16"/>
                        </w:rPr>
                        <w:t xml:space="preserve">6. </w:t>
                      </w:r>
                      <w:r w:rsidRPr="00487F4B">
                        <w:rPr>
                          <w:sz w:val="16"/>
                          <w:szCs w:val="16"/>
                        </w:rPr>
                        <w:t>Distances measured with 512D representational layer</w:t>
                      </w:r>
                      <w:r w:rsidR="00A13505">
                        <w:rPr>
                          <w:sz w:val="16"/>
                          <w:szCs w:val="16"/>
                        </w:rPr>
                        <w:t>.</w:t>
                      </w:r>
                      <w:r>
                        <w:rPr>
                          <w:sz w:val="16"/>
                          <w:szCs w:val="16"/>
                        </w:rPr>
                        <w:br/>
                        <w:t>Histogram of measured distances, bins represent the number of observations of given distance</w:t>
                      </w:r>
                      <w:r w:rsidR="00A13505">
                        <w:rPr>
                          <w:sz w:val="16"/>
                          <w:szCs w:val="16"/>
                        </w:rPr>
                        <w:t>.</w:t>
                      </w:r>
                    </w:p>
                  </w:txbxContent>
                </v:textbox>
                <w10:wrap type="topAndBottom" anchory="margin"/>
              </v:shape>
            </w:pict>
          </mc:Fallback>
        </mc:AlternateContent>
      </w:r>
      <w:r w:rsidR="007B16C7" w:rsidRPr="00E32C88">
        <w:rPr>
          <w:lang w:val="en-US"/>
        </w:rPr>
        <w:t>All</w:t>
      </w:r>
      <w:r w:rsidR="00322576" w:rsidRPr="00E32C88">
        <w:rPr>
          <w:lang w:val="en-US"/>
        </w:rPr>
        <w:t xml:space="preserve"> </w:t>
      </w:r>
      <w:r w:rsidR="00C5509C" w:rsidRPr="00E32C88">
        <w:rPr>
          <w:lang w:val="en-US"/>
        </w:rPr>
        <w:t>figures</w:t>
      </w:r>
      <w:r w:rsidR="00C41E67" w:rsidRPr="00E32C88">
        <w:rPr>
          <w:lang w:val="en-US"/>
        </w:rPr>
        <w:t xml:space="preserve"> </w:t>
      </w:r>
      <w:r w:rsidR="005469EA" w:rsidRPr="00E32C88">
        <w:rPr>
          <w:lang w:val="en-US"/>
        </w:rPr>
        <w:t>include a s</w:t>
      </w:r>
      <w:r w:rsidR="003B05B0" w:rsidRPr="00E32C88">
        <w:rPr>
          <w:lang w:val="en-US"/>
        </w:rPr>
        <w:t>eparator line at the</w:t>
      </w:r>
      <w:r w:rsidR="005D5329" w:rsidRPr="00E32C88">
        <w:rPr>
          <w:lang w:val="en-US"/>
        </w:rPr>
        <w:t xml:space="preserve"> distance value of 1.1, as recommend</w:t>
      </w:r>
      <w:r w:rsidR="004A39A7" w:rsidRPr="00E32C88">
        <w:rPr>
          <w:lang w:val="en-US"/>
        </w:rPr>
        <w:t xml:space="preserve">ed as a threshold value for separating </w:t>
      </w:r>
      <w:r w:rsidR="007C30AD" w:rsidRPr="00E32C88">
        <w:rPr>
          <w:lang w:val="en-US"/>
        </w:rPr>
        <w:t>users from each other</w:t>
      </w:r>
      <w:r w:rsidR="00A6643F" w:rsidRPr="00E32C88">
        <w:rPr>
          <w:lang w:val="en-US"/>
        </w:rPr>
        <w:t xml:space="preserve"> </w:t>
      </w:r>
      <w:r w:rsidR="00B7737C" w:rsidRPr="00E32C88">
        <w:rPr>
          <w:lang w:val="en-US"/>
        </w:rPr>
        <w:fldChar w:fldCharType="begin" w:fldLock="1"/>
      </w:r>
      <w:r w:rsidR="008A10BC">
        <w:rPr>
          <w:lang w:val="en-US"/>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00B7737C" w:rsidRPr="00E32C88">
        <w:rPr>
          <w:lang w:val="en-US"/>
        </w:rPr>
        <w:fldChar w:fldCharType="separate"/>
      </w:r>
      <w:r w:rsidR="008A10BC" w:rsidRPr="008A10BC">
        <w:rPr>
          <w:noProof/>
          <w:lang w:val="en-US"/>
        </w:rPr>
        <w:t>[10]</w:t>
      </w:r>
      <w:r w:rsidR="00B7737C" w:rsidRPr="00E32C88">
        <w:rPr>
          <w:lang w:val="en-US"/>
        </w:rPr>
        <w:fldChar w:fldCharType="end"/>
      </w:r>
      <w:r w:rsidR="00B647A1" w:rsidRPr="00E32C88">
        <w:rPr>
          <w:lang w:val="en-US"/>
        </w:rPr>
        <w:t>.</w:t>
      </w:r>
      <w:r w:rsidR="00662FE4" w:rsidRPr="00E32C88">
        <w:rPr>
          <w:lang w:val="en-US"/>
        </w:rPr>
        <w:t xml:space="preserve"> </w:t>
      </w:r>
      <w:r w:rsidR="00190FB2" w:rsidRPr="00E32C88">
        <w:rPr>
          <w:lang w:val="en-US"/>
        </w:rPr>
        <w:t xml:space="preserve">On </w:t>
      </w:r>
      <w:r w:rsidR="00307A84" w:rsidRPr="00E32C88">
        <w:rPr>
          <w:lang w:val="en-US"/>
        </w:rPr>
        <w:t xml:space="preserve">Figure </w:t>
      </w:r>
      <w:r w:rsidR="00CE12D3">
        <w:rPr>
          <w:lang w:val="en-US"/>
        </w:rPr>
        <w:t>7</w:t>
      </w:r>
      <w:r w:rsidR="00F82B31" w:rsidRPr="00E32C88">
        <w:rPr>
          <w:lang w:val="en-US"/>
        </w:rPr>
        <w:t>,</w:t>
      </w:r>
      <w:r w:rsidR="00B23C11" w:rsidRPr="00E32C88">
        <w:rPr>
          <w:lang w:val="en-US"/>
        </w:rPr>
        <w:t xml:space="preserve"> it is </w:t>
      </w:r>
      <w:r w:rsidR="003D5DE6" w:rsidRPr="00E32C88">
        <w:rPr>
          <w:lang w:val="en-US"/>
        </w:rPr>
        <w:t>clearly</w:t>
      </w:r>
      <w:r w:rsidR="00783DBF" w:rsidRPr="00E32C88">
        <w:rPr>
          <w:lang w:val="en-US"/>
        </w:rPr>
        <w:t xml:space="preserve"> </w:t>
      </w:r>
      <w:r w:rsidR="00D83207" w:rsidRPr="00E32C88">
        <w:rPr>
          <w:lang w:val="en-US"/>
        </w:rPr>
        <w:t>visible</w:t>
      </w:r>
      <w:r w:rsidR="004E2519" w:rsidRPr="00E32C88">
        <w:rPr>
          <w:lang w:val="en-US"/>
        </w:rPr>
        <w:t xml:space="preserve"> </w:t>
      </w:r>
      <w:r w:rsidR="00617C3B" w:rsidRPr="00E32C88">
        <w:rPr>
          <w:lang w:val="en-US"/>
        </w:rPr>
        <w:t xml:space="preserve">that </w:t>
      </w:r>
      <w:r w:rsidR="0042065B" w:rsidRPr="00E32C88">
        <w:rPr>
          <w:lang w:val="en-US"/>
        </w:rPr>
        <w:t xml:space="preserve">the 512-dimension system </w:t>
      </w:r>
      <w:r w:rsidR="00B20666" w:rsidRPr="00E32C88">
        <w:rPr>
          <w:lang w:val="en-US"/>
        </w:rPr>
        <w:t>produces</w:t>
      </w:r>
      <w:r w:rsidR="00117E90" w:rsidRPr="00E32C88">
        <w:rPr>
          <w:lang w:val="en-US"/>
        </w:rPr>
        <w:t xml:space="preserve"> higher</w:t>
      </w:r>
      <w:r w:rsidR="004B2090" w:rsidRPr="00E32C88">
        <w:rPr>
          <w:lang w:val="en-US"/>
        </w:rPr>
        <w:t xml:space="preserve"> distances</w:t>
      </w:r>
      <w:r w:rsidR="00D83207" w:rsidRPr="00E32C88">
        <w:rPr>
          <w:lang w:val="en-US"/>
        </w:rPr>
        <w:t>, this effect is more pronounced</w:t>
      </w:r>
      <w:r w:rsidR="004B2090" w:rsidRPr="00E32C88">
        <w:rPr>
          <w:lang w:val="en-US"/>
        </w:rPr>
        <w:t xml:space="preserve"> </w:t>
      </w:r>
      <w:r w:rsidR="00EA6947" w:rsidRPr="00E32C88">
        <w:rPr>
          <w:lang w:val="en-US"/>
        </w:rPr>
        <w:t xml:space="preserve">in those situations when </w:t>
      </w:r>
      <w:r w:rsidR="002A66B1" w:rsidRPr="00E32C88">
        <w:rPr>
          <w:lang w:val="en-US"/>
        </w:rPr>
        <w:t xml:space="preserve">the </w:t>
      </w:r>
      <w:r w:rsidR="003F59C4" w:rsidRPr="00E32C88">
        <w:rPr>
          <w:lang w:val="en-US"/>
        </w:rPr>
        <w:t xml:space="preserve">compared </w:t>
      </w:r>
      <w:r w:rsidR="002A66B1" w:rsidRPr="00E32C88">
        <w:rPr>
          <w:lang w:val="en-US"/>
        </w:rPr>
        <w:lastRenderedPageBreak/>
        <w:t xml:space="preserve">vectors belonged to different users. </w:t>
      </w:r>
      <w:r w:rsidR="002B5E99" w:rsidRPr="00E32C88">
        <w:rPr>
          <w:lang w:val="en-US"/>
        </w:rPr>
        <w:t>In measurements, when the two compared vectors belonged to the same user the lowest possible distance values were generated by those vectors that represented a user with low intensity anger, in turn the maximum possible values were generated by faces that represented high intensity anger.</w:t>
      </w:r>
      <w:r w:rsidR="00662FE4" w:rsidRPr="00E32C88">
        <w:rPr>
          <w:lang w:val="en-US"/>
        </w:rPr>
        <w:t xml:space="preserve"> </w:t>
      </w:r>
      <w:r w:rsidR="002B5E99" w:rsidRPr="00E32C88">
        <w:rPr>
          <w:lang w:val="en-US"/>
        </w:rPr>
        <w:t>Between these datapoints were the ones generated by vectors that represented faces with happiness.</w:t>
      </w:r>
      <w:r w:rsidR="00C23CCB" w:rsidRPr="00E32C88">
        <w:rPr>
          <w:lang w:val="en-US"/>
        </w:rPr>
        <w:t xml:space="preserve"> In general vectors containing low intensity happiness had lower distances than those with high intensity happiness.</w:t>
      </w:r>
      <w:r w:rsidR="00662FE4" w:rsidRPr="00E32C88">
        <w:rPr>
          <w:lang w:val="en-US"/>
        </w:rPr>
        <w:t xml:space="preserve"> </w:t>
      </w:r>
      <w:r w:rsidR="00C23CCB" w:rsidRPr="00E32C88">
        <w:rPr>
          <w:lang w:val="en-US"/>
        </w:rPr>
        <w:t xml:space="preserve">These effects </w:t>
      </w:r>
      <w:r w:rsidR="002430CC" w:rsidRPr="00E32C88">
        <w:rPr>
          <w:lang w:val="en-US"/>
        </w:rPr>
        <w:t>can</w:t>
      </w:r>
      <w:r w:rsidR="00C23CCB" w:rsidRPr="00E32C88">
        <w:rPr>
          <w:lang w:val="en-US"/>
        </w:rPr>
        <w:t xml:space="preserve"> </w:t>
      </w:r>
      <w:r w:rsidR="002430CC" w:rsidRPr="00E32C88">
        <w:rPr>
          <w:lang w:val="en-US"/>
        </w:rPr>
        <w:t>be seen</w:t>
      </w:r>
      <w:r w:rsidR="00C23CCB" w:rsidRPr="00E32C88">
        <w:rPr>
          <w:lang w:val="en-US"/>
        </w:rPr>
        <w:t xml:space="preserve"> on Figure </w:t>
      </w:r>
      <w:r w:rsidR="00720FEC">
        <w:rPr>
          <w:lang w:val="en-US"/>
        </w:rPr>
        <w:t>8</w:t>
      </w:r>
      <w:r w:rsidR="00C23CCB" w:rsidRPr="00E32C88">
        <w:rPr>
          <w:lang w:val="en-US"/>
        </w:rPr>
        <w:t>.</w:t>
      </w:r>
    </w:p>
    <w:p w14:paraId="52C33AFA" w14:textId="77777777" w:rsidR="000C7F4A" w:rsidRPr="00E32C88" w:rsidRDefault="000C7F4A" w:rsidP="008652F3">
      <w:pPr>
        <w:pStyle w:val="Szvegtrzs"/>
        <w:rPr>
          <w:lang w:val="en-US"/>
        </w:rPr>
      </w:pPr>
    </w:p>
    <w:p w14:paraId="47606155" w14:textId="7FA780B6" w:rsidR="006038AB" w:rsidRPr="00E32C88" w:rsidRDefault="006038AB" w:rsidP="006038AB">
      <w:pPr>
        <w:pStyle w:val="Cmsor1"/>
      </w:pPr>
      <w:r w:rsidRPr="00E32C88">
        <w:t>Discussion</w:t>
      </w:r>
    </w:p>
    <w:p w14:paraId="5801D5C1" w14:textId="23C7779D" w:rsidR="00AE06B7" w:rsidRPr="00E32C88" w:rsidRDefault="00AE06B7" w:rsidP="00AE06B7">
      <w:r w:rsidRPr="00E32C88">
        <w:t>The main finding</w:t>
      </w:r>
      <w:r w:rsidR="004B3D05" w:rsidRPr="00E32C88">
        <w:t>s</w:t>
      </w:r>
      <w:r w:rsidRPr="00E32C88">
        <w:t xml:space="preserve"> of present</w:t>
      </w:r>
      <w:r w:rsidR="00625213" w:rsidRPr="00E32C88">
        <w:t xml:space="preserve"> study</w:t>
      </w:r>
      <w:r w:rsidR="004B3D05" w:rsidRPr="00E32C88">
        <w:t xml:space="preserve"> were the following</w:t>
      </w:r>
      <w:r w:rsidR="002F468B" w:rsidRPr="00E32C88">
        <w:t>:</w:t>
      </w:r>
    </w:p>
    <w:p w14:paraId="4E5A79A2" w14:textId="3AE9D510" w:rsidR="00810C99" w:rsidRPr="00E32C88" w:rsidRDefault="00810C99" w:rsidP="00810C99">
      <w:pPr>
        <w:pStyle w:val="Cmsor2"/>
      </w:pPr>
      <w:r w:rsidRPr="00E32C88">
        <w:t>Dimension findings</w:t>
      </w:r>
    </w:p>
    <w:p w14:paraId="07C5351E" w14:textId="7C554C81" w:rsidR="00810C99" w:rsidRPr="00E32C88" w:rsidRDefault="00810C99" w:rsidP="00810C99">
      <w:pPr>
        <w:pStyle w:val="Szvegtrzs"/>
        <w:rPr>
          <w:lang w:val="en-US"/>
        </w:rPr>
      </w:pPr>
      <w:r w:rsidRPr="00E32C88">
        <w:rPr>
          <w:lang w:val="en-US"/>
        </w:rPr>
        <w:t xml:space="preserve">We believe the additional dimensions in the representational layer helped our system to represent the users with more granularity. With help of this new representational layer the system is more likely capable of evading user misclassification. </w:t>
      </w:r>
    </w:p>
    <w:p w14:paraId="0DD85034" w14:textId="33F10515" w:rsidR="00810C99" w:rsidRPr="00E32C88" w:rsidRDefault="00810C99" w:rsidP="00810C99">
      <w:pPr>
        <w:pStyle w:val="Cmsor2"/>
      </w:pPr>
      <w:r w:rsidRPr="00E32C88">
        <w:t>Within and between users findings</w:t>
      </w:r>
    </w:p>
    <w:p w14:paraId="072FA98B" w14:textId="59339991" w:rsidR="00810C99" w:rsidRPr="00E32C88" w:rsidRDefault="00514C0D" w:rsidP="0023017D">
      <w:pPr>
        <w:ind w:firstLine="288"/>
        <w:jc w:val="both"/>
      </w:pPr>
      <w:r w:rsidRPr="00E32C88">
        <w:t>The two measured systems performed well enough, given that all the within user measurements were much lower than the 1.1 value provided by the FaceNet paper</w:t>
      </w:r>
      <w:r w:rsidRPr="00E32C88">
        <w:fldChar w:fldCharType="begin" w:fldLock="1"/>
      </w:r>
      <w:r w:rsidR="008A10BC">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Pr="00E32C88">
        <w:fldChar w:fldCharType="separate"/>
      </w:r>
      <w:r w:rsidR="008A10BC" w:rsidRPr="008A10BC">
        <w:rPr>
          <w:noProof/>
        </w:rPr>
        <w:t>[10]</w:t>
      </w:r>
      <w:r w:rsidRPr="00E32C88">
        <w:fldChar w:fldCharType="end"/>
      </w:r>
      <w:r w:rsidRPr="00E32C88">
        <w:t>.</w:t>
      </w:r>
    </w:p>
    <w:p w14:paraId="4E53DF19" w14:textId="077AA8EC" w:rsidR="0023017D" w:rsidRPr="00E32C88" w:rsidRDefault="0023017D" w:rsidP="00514C0D">
      <w:pPr>
        <w:jc w:val="both"/>
      </w:pPr>
      <w:r w:rsidRPr="00E32C88">
        <w:t>The 512-dimensional system provided a much bigger gap between the pools of measurements, thus lowering the possibility of misclassification.</w:t>
      </w:r>
    </w:p>
    <w:p w14:paraId="12B6A49C" w14:textId="55FC0321" w:rsidR="00810C99" w:rsidRPr="00E32C88" w:rsidRDefault="00810C99" w:rsidP="00810C99">
      <w:pPr>
        <w:pStyle w:val="Cmsor2"/>
      </w:pPr>
      <w:r w:rsidRPr="00E32C88">
        <w:t>Emotion findings</w:t>
      </w:r>
    </w:p>
    <w:p w14:paraId="505C7D68" w14:textId="7686A764" w:rsidR="00810C99" w:rsidRPr="00E32C88" w:rsidRDefault="00810C99" w:rsidP="00810C99">
      <w:pPr>
        <w:pStyle w:val="Szvegtrzs"/>
        <w:rPr>
          <w:lang w:val="en-US"/>
        </w:rPr>
      </w:pPr>
      <w:r w:rsidRPr="00E32C88">
        <w:rPr>
          <w:lang w:val="en-US"/>
        </w:rPr>
        <w:t xml:space="preserve">As one can see, the measured distances for the emotion anger produced higher distances between the low intensity and high intensity datapoints. This effect is the result of more active Action Units, </w:t>
      </w:r>
      <w:r w:rsidRPr="00E32C88">
        <w:rPr>
          <w:lang w:val="en-US"/>
        </w:rPr>
        <w:fldChar w:fldCharType="begin" w:fldLock="1"/>
      </w:r>
      <w:r w:rsidR="008A10BC">
        <w:rPr>
          <w:lang w:val="en-US"/>
        </w:rPr>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Pr="00E32C88">
        <w:rPr>
          <w:lang w:val="en-US"/>
        </w:rPr>
        <w:fldChar w:fldCharType="separate"/>
      </w:r>
      <w:r w:rsidR="00403DF0" w:rsidRPr="00403DF0">
        <w:rPr>
          <w:noProof/>
          <w:lang w:val="en-US"/>
        </w:rPr>
        <w:t>[7]</w:t>
      </w:r>
      <w:r w:rsidRPr="00E32C88">
        <w:rPr>
          <w:lang w:val="en-US"/>
        </w:rPr>
        <w:fldChar w:fldCharType="end"/>
      </w:r>
      <w:r w:rsidRPr="00E32C88">
        <w:rPr>
          <w:lang w:val="en-US"/>
        </w:rPr>
        <w:t xml:space="preserve"> i.e. more facial features are active at the same time. Generally, the human face uses more muscle movement to represent anger, these muscle groups are called Action Units, these were introduced in the system Facial Action Coding System, by Carl-Herman Hjortsjö </w:t>
      </w:r>
      <w:r w:rsidRPr="00E32C88">
        <w:rPr>
          <w:lang w:val="en-US"/>
        </w:rPr>
        <w:fldChar w:fldCharType="begin" w:fldLock="1"/>
      </w:r>
      <w:r w:rsidR="008A10BC">
        <w:rPr>
          <w:lang w:val="en-US"/>
        </w:rPr>
        <w:instrText>ADDIN CSL_CITATION {"citationItems":[{"id":"ITEM-1","itemData":{"abstract":"Abstrakt Bereits Darwin (1872) hat die Universalität der menschlichen Mimik erkannt. Dieser Aspekt wurde von Eibl-Eibesfeldt und anderen Anthropologen durch zahlreiche Filme dokumentiert. Die exakte Analyse der mimischen Funktionen der einzelnen Gesichtsmuskeln basiert auf den Arbeiten des schwedischen Anatoms Carl Herman Hjortsjö (1970). Hjortsjö hat 23 Bewegungseinheiten isoliert und ihr Zusammenspiel einschließlich unterschiedlicher Kontraktionsstärken analysiert. Hjortsjös Grundlagen sind heute – von Ekman und Friesen minimal modifiziert – als Facial Action Coding System (FACS) bekannt. Hjortsjös Beitrag ist fast in Vergessenheit geraten. Die wörtliche Übersetzung des schwedischen Originaltitels \"Människans ansikte och mimiska språket\" ist \"Man's Face and Facial Language\" Abstract Darwin (1872) already recognised the universality of human facial expressions of emotion. This aspect was documented in numerous films by Eibl-Eibesfeldt and other anthropologists. A precise analysis of the expressive functions of the individual facial muscles is based on work by the Swedish anatomist Carl Herman Hjortsjö (1970). Hjortsjö isolated 23 facial motion units and studied their interactions, including the different forces of contraction at play. After minimal modifications from Ekman (1982) and Friesen, Hjortsjös foundations are today known as Facial Action Coding System (FACS). His contribution has nearly been forgotten. The word-for-word translation of the original Swedish title \"Människans ansikte och mimiska språket\" is \"Man's Face and Facial Language\".","author":[{"dropping-particle":"","family":"Hjortsjö","given":"Carl-Herman","non-dropping-particle":"","parse-names":false,"suffix":""}],"id":"ITEM-1","issued":{"date-parts":[["1970"]]},"publisher":"Studentlitteratur","title":"Man's face and mimic language","type":"book"},"uris":["http://www.mendeley.com/documents/?uuid=38934f32-cb63-4a51-8e30-f88d907d59cc"]}],"mendeley":{"formattedCitation":"[12]","plainTextFormattedCitation":"[12]","previouslyFormattedCitation":"[11]"},"properties":{"noteIndex":0},"schema":"https://github.com/citation-style-language/schema/raw/master/csl-citation.json"}</w:instrText>
      </w:r>
      <w:r w:rsidRPr="00E32C88">
        <w:rPr>
          <w:lang w:val="en-US"/>
        </w:rPr>
        <w:fldChar w:fldCharType="separate"/>
      </w:r>
      <w:r w:rsidR="008A10BC" w:rsidRPr="008A10BC">
        <w:rPr>
          <w:noProof/>
          <w:lang w:val="en-US"/>
        </w:rPr>
        <w:t>[12]</w:t>
      </w:r>
      <w:r w:rsidRPr="00E32C88">
        <w:rPr>
          <w:lang w:val="en-US"/>
        </w:rPr>
        <w:fldChar w:fldCharType="end"/>
      </w:r>
      <w:r w:rsidRPr="00E32C88">
        <w:rPr>
          <w:lang w:val="en-US"/>
        </w:rPr>
        <w:t>.</w:t>
      </w:r>
    </w:p>
    <w:p w14:paraId="0743CFEF" w14:textId="0F9D83CB" w:rsidR="00810C99" w:rsidRPr="00E32C88" w:rsidRDefault="00810C99" w:rsidP="00810C99">
      <w:pPr>
        <w:pStyle w:val="Szvegtrzs"/>
        <w:rPr>
          <w:lang w:val="en-US"/>
        </w:rPr>
      </w:pPr>
      <w:r w:rsidRPr="00E32C88">
        <w:rPr>
          <w:lang w:val="en-US"/>
        </w:rPr>
        <w:t>With the gathered data it was possible to deduce which emotion had bigger effect on the measured distances, and how much the measured distance and its intensity correlate.</w:t>
      </w:r>
    </w:p>
    <w:p w14:paraId="31832CED" w14:textId="33B5EB85" w:rsidR="00810C99" w:rsidRPr="00E32C88" w:rsidRDefault="00810C99" w:rsidP="00810C99">
      <w:pPr>
        <w:pStyle w:val="Cmsor2"/>
      </w:pPr>
      <w:r w:rsidRPr="00E32C88">
        <w:t>Intensity findings</w:t>
      </w:r>
    </w:p>
    <w:p w14:paraId="3147FB5F" w14:textId="1001D58B" w:rsidR="00810C99" w:rsidRPr="00E32C88" w:rsidRDefault="00334409" w:rsidP="00334409">
      <w:pPr>
        <w:ind w:firstLine="288"/>
        <w:jc w:val="both"/>
      </w:pPr>
      <w:r w:rsidRPr="00E32C88">
        <w:t>As the provided measurements shows, the data points with higher intensities provided higher distances between the two data points.</w:t>
      </w:r>
    </w:p>
    <w:p w14:paraId="21F49748" w14:textId="2196337F" w:rsidR="00D001CC" w:rsidRPr="00E32C88" w:rsidRDefault="00D001CC" w:rsidP="00D001CC">
      <w:pPr>
        <w:pStyle w:val="Cmsor1"/>
      </w:pPr>
      <w:r w:rsidRPr="00E32C88">
        <w:t>Conclusion</w:t>
      </w:r>
      <w:r w:rsidR="007B4322" w:rsidRPr="00E32C88">
        <w:t>s</w:t>
      </w:r>
    </w:p>
    <w:p w14:paraId="1F670692" w14:textId="1B8C2EF8" w:rsidR="00266A2E" w:rsidRPr="00E32C88" w:rsidRDefault="00266A2E" w:rsidP="00266A2E">
      <w:pPr>
        <w:pStyle w:val="Keywords"/>
        <w:spacing w:after="80"/>
        <w:ind w:firstLine="272"/>
        <w:rPr>
          <w:b w:val="0"/>
          <w:bCs w:val="0"/>
          <w:i w:val="0"/>
          <w:sz w:val="20"/>
          <w:szCs w:val="20"/>
        </w:rPr>
      </w:pPr>
      <w:r w:rsidRPr="00E32C88">
        <w:rPr>
          <w:b w:val="0"/>
          <w:bCs w:val="0"/>
          <w:i w:val="0"/>
          <w:sz w:val="20"/>
          <w:szCs w:val="20"/>
        </w:rPr>
        <w:t>The project was successfully finished, it resulted in a working system with a central database and webserver, a client program, and an administrator web interface.</w:t>
      </w:r>
    </w:p>
    <w:p w14:paraId="55509C62" w14:textId="5CAC01EB" w:rsidR="0080242B" w:rsidRPr="00E32C88" w:rsidRDefault="0080242B" w:rsidP="0080242B">
      <w:pPr>
        <w:pStyle w:val="Keywords"/>
        <w:spacing w:after="80"/>
        <w:ind w:firstLine="272"/>
        <w:rPr>
          <w:b w:val="0"/>
          <w:bCs w:val="0"/>
          <w:i w:val="0"/>
          <w:sz w:val="20"/>
          <w:szCs w:val="20"/>
        </w:rPr>
      </w:pPr>
      <w:r w:rsidRPr="00E32C88">
        <w:rPr>
          <w:b w:val="0"/>
          <w:bCs w:val="0"/>
          <w:i w:val="0"/>
          <w:sz w:val="20"/>
          <w:szCs w:val="20"/>
        </w:rPr>
        <w:t>In conclusion, our result indicate that the 512-dimensional solution had higher sensitivity and the effect of emotional content on facial detection must be considered in later studies.</w:t>
      </w:r>
    </w:p>
    <w:p w14:paraId="08541FE6" w14:textId="6BEE5C70" w:rsidR="00E90269" w:rsidRDefault="00FA03E2" w:rsidP="00D001CC">
      <w:pPr>
        <w:pStyle w:val="Szvegtrzs"/>
        <w:rPr>
          <w:lang w:val="en-US"/>
        </w:rPr>
      </w:pPr>
      <w:r w:rsidRPr="00E32C88">
        <w:rPr>
          <w:noProof/>
          <w:lang w:val="en-US"/>
        </w:rPr>
        <mc:AlternateContent>
          <mc:Choice Requires="wps">
            <w:drawing>
              <wp:anchor distT="45720" distB="45720" distL="114300" distR="114300" simplePos="0" relativeHeight="251684864" behindDoc="0" locked="0" layoutInCell="1" allowOverlap="1" wp14:anchorId="618E00C1" wp14:editId="2EAB9248">
                <wp:simplePos x="0" y="0"/>
                <wp:positionH relativeFrom="column">
                  <wp:posOffset>-6350</wp:posOffset>
                </wp:positionH>
                <wp:positionV relativeFrom="page">
                  <wp:posOffset>692785</wp:posOffset>
                </wp:positionV>
                <wp:extent cx="3083560" cy="2722880"/>
                <wp:effectExtent l="0" t="0" r="21590" b="20320"/>
                <wp:wrapTopAndBottom/>
                <wp:docPr id="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3560" cy="2722880"/>
                        </a:xfrm>
                        <a:prstGeom prst="rect">
                          <a:avLst/>
                        </a:prstGeom>
                        <a:solidFill>
                          <a:srgbClr val="FFFFFF"/>
                        </a:solidFill>
                        <a:ln w="9525">
                          <a:solidFill>
                            <a:srgbClr val="000000"/>
                          </a:solidFill>
                          <a:miter lim="800000"/>
                          <a:headEnd/>
                          <a:tailEnd/>
                        </a:ln>
                      </wps:spPr>
                      <wps:txbx>
                        <w:txbxContent>
                          <w:p w14:paraId="309202D1" w14:textId="77777777" w:rsidR="00C1720E" w:rsidRDefault="00C1720E" w:rsidP="00C1720E">
                            <w:pPr>
                              <w:keepNext/>
                            </w:pPr>
                            <w:r>
                              <w:rPr>
                                <w:noProof/>
                              </w:rPr>
                              <w:drawing>
                                <wp:inline distT="0" distB="0" distL="0" distR="0" wp14:anchorId="73035566" wp14:editId="61F03259">
                                  <wp:extent cx="2723773" cy="2047240"/>
                                  <wp:effectExtent l="0" t="0" r="63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6C82DA73" w14:textId="2909E344" w:rsidR="00C1720E" w:rsidRPr="00894075" w:rsidRDefault="00C1720E" w:rsidP="00C1720E">
                            <w:pPr>
                              <w:pStyle w:val="Kpalrs"/>
                              <w:rPr>
                                <w:sz w:val="16"/>
                                <w:szCs w:val="16"/>
                              </w:rPr>
                            </w:pPr>
                            <w:r w:rsidRPr="00894075">
                              <w:rPr>
                                <w:sz w:val="16"/>
                                <w:szCs w:val="16"/>
                              </w:rPr>
                              <w:t xml:space="preserve">Figure </w:t>
                            </w:r>
                            <w:r w:rsidR="00B927D0">
                              <w:rPr>
                                <w:sz w:val="16"/>
                                <w:szCs w:val="16"/>
                              </w:rPr>
                              <w:t xml:space="preserve">8. </w:t>
                            </w:r>
                            <w:r w:rsidRPr="00894075">
                              <w:rPr>
                                <w:sz w:val="16"/>
                                <w:szCs w:val="16"/>
                              </w:rPr>
                              <w:t>Emotions and their intensities</w:t>
                            </w:r>
                            <w:r w:rsidR="00CC0AFE">
                              <w:rPr>
                                <w:sz w:val="16"/>
                                <w:szCs w:val="16"/>
                              </w:rPr>
                              <w:t>.</w:t>
                            </w:r>
                            <w:r>
                              <w:rPr>
                                <w:sz w:val="16"/>
                                <w:szCs w:val="16"/>
                              </w:rPr>
                              <w:br/>
                              <w:t>Dots represent measured distances</w:t>
                            </w:r>
                            <w:r w:rsidR="00CC0AFE">
                              <w:rPr>
                                <w:sz w:val="16"/>
                                <w:szCs w:val="16"/>
                              </w:rPr>
                              <w:t>.</w:t>
                            </w:r>
                            <w:r>
                              <w:rPr>
                                <w:sz w:val="16"/>
                                <w:szCs w:val="16"/>
                              </w:rPr>
                              <w:br/>
                              <w:t>Dot coloring represent the emotion and intensity combination</w:t>
                            </w:r>
                            <w:r w:rsidR="00CC0AFE">
                              <w:rPr>
                                <w:sz w:val="16"/>
                                <w:szCs w:val="16"/>
                              </w:rPr>
                              <w:t>.</w:t>
                            </w:r>
                            <w:r w:rsidR="00107C0E">
                              <w:rPr>
                                <w:sz w:val="16"/>
                                <w:szCs w:val="16"/>
                              </w:rPr>
                              <w:br/>
                            </w:r>
                            <w:r w:rsidR="00281622">
                              <w:rPr>
                                <w:sz w:val="16"/>
                                <w:szCs w:val="16"/>
                              </w:rPr>
                              <w:t xml:space="preserve">Layering only is expressed </w:t>
                            </w:r>
                            <w:r w:rsidR="00FA03E2">
                              <w:rPr>
                                <w:sz w:val="16"/>
                                <w:szCs w:val="16"/>
                              </w:rPr>
                              <w:t>in measurements belonging to the same users</w:t>
                            </w:r>
                            <w:r w:rsidR="00A052DF">
                              <w:rPr>
                                <w:sz w:val="16"/>
                                <w:szCs w:val="16"/>
                              </w:rPr>
                              <w:t xml:space="preserve"> (</w:t>
                            </w:r>
                            <w:r w:rsidR="00677B49">
                              <w:rPr>
                                <w:sz w:val="16"/>
                                <w:szCs w:val="16"/>
                              </w:rPr>
                              <w:t>d</w:t>
                            </w:r>
                            <w:r w:rsidR="00A052DF">
                              <w:rPr>
                                <w:sz w:val="16"/>
                                <w:szCs w:val="16"/>
                              </w:rPr>
                              <w:t>ots with smaller distances)</w:t>
                            </w:r>
                            <w:r w:rsidR="00FA03E2">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E00C1" id="_x0000_s1034" type="#_x0000_t202" style="position:absolute;left:0;text-align:left;margin-left:-.5pt;margin-top:54.55pt;width:242.8pt;height:214.4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">
                <v:textbox>
                  <w:txbxContent>
                    <w:p w14:paraId="309202D1" w14:textId="77777777" w:rsidR="00C1720E" w:rsidRDefault="00C1720E" w:rsidP="00C1720E">
                      <w:pPr>
                        <w:keepNext/>
                      </w:pPr>
                      <w:r>
                        <w:rPr>
                          <w:noProof/>
                        </w:rPr>
                        <w:drawing>
                          <wp:inline distT="0" distB="0" distL="0" distR="0" wp14:anchorId="73035566" wp14:editId="61F03259">
                            <wp:extent cx="2723773" cy="2047240"/>
                            <wp:effectExtent l="0" t="0" r="63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6C82DA73" w14:textId="2909E344" w:rsidR="00C1720E" w:rsidRPr="00894075" w:rsidRDefault="00C1720E" w:rsidP="00C1720E">
                      <w:pPr>
                        <w:pStyle w:val="Kpalrs"/>
                        <w:rPr>
                          <w:sz w:val="16"/>
                          <w:szCs w:val="16"/>
                        </w:rPr>
                      </w:pPr>
                      <w:r w:rsidRPr="00894075">
                        <w:rPr>
                          <w:sz w:val="16"/>
                          <w:szCs w:val="16"/>
                        </w:rPr>
                        <w:t xml:space="preserve">Figure </w:t>
                      </w:r>
                      <w:r w:rsidR="00B927D0">
                        <w:rPr>
                          <w:sz w:val="16"/>
                          <w:szCs w:val="16"/>
                        </w:rPr>
                        <w:t xml:space="preserve">8. </w:t>
                      </w:r>
                      <w:r w:rsidRPr="00894075">
                        <w:rPr>
                          <w:sz w:val="16"/>
                          <w:szCs w:val="16"/>
                        </w:rPr>
                        <w:t>Emotions and their intensities</w:t>
                      </w:r>
                      <w:r w:rsidR="00CC0AFE">
                        <w:rPr>
                          <w:sz w:val="16"/>
                          <w:szCs w:val="16"/>
                        </w:rPr>
                        <w:t>.</w:t>
                      </w:r>
                      <w:r>
                        <w:rPr>
                          <w:sz w:val="16"/>
                          <w:szCs w:val="16"/>
                        </w:rPr>
                        <w:br/>
                        <w:t>Dots represent measured distances</w:t>
                      </w:r>
                      <w:r w:rsidR="00CC0AFE">
                        <w:rPr>
                          <w:sz w:val="16"/>
                          <w:szCs w:val="16"/>
                        </w:rPr>
                        <w:t>.</w:t>
                      </w:r>
                      <w:r>
                        <w:rPr>
                          <w:sz w:val="16"/>
                          <w:szCs w:val="16"/>
                        </w:rPr>
                        <w:br/>
                        <w:t>Dot coloring represent the emotion and intensity combination</w:t>
                      </w:r>
                      <w:r w:rsidR="00CC0AFE">
                        <w:rPr>
                          <w:sz w:val="16"/>
                          <w:szCs w:val="16"/>
                        </w:rPr>
                        <w:t>.</w:t>
                      </w:r>
                      <w:r w:rsidR="00107C0E">
                        <w:rPr>
                          <w:sz w:val="16"/>
                          <w:szCs w:val="16"/>
                        </w:rPr>
                        <w:br/>
                      </w:r>
                      <w:r w:rsidR="00281622">
                        <w:rPr>
                          <w:sz w:val="16"/>
                          <w:szCs w:val="16"/>
                        </w:rPr>
                        <w:t xml:space="preserve">Layering only is expressed </w:t>
                      </w:r>
                      <w:r w:rsidR="00FA03E2">
                        <w:rPr>
                          <w:sz w:val="16"/>
                          <w:szCs w:val="16"/>
                        </w:rPr>
                        <w:t>in measurements belonging to the same users</w:t>
                      </w:r>
                      <w:r w:rsidR="00A052DF">
                        <w:rPr>
                          <w:sz w:val="16"/>
                          <w:szCs w:val="16"/>
                        </w:rPr>
                        <w:t xml:space="preserve"> (</w:t>
                      </w:r>
                      <w:r w:rsidR="00677B49">
                        <w:rPr>
                          <w:sz w:val="16"/>
                          <w:szCs w:val="16"/>
                        </w:rPr>
                        <w:t>d</w:t>
                      </w:r>
                      <w:r w:rsidR="00A052DF">
                        <w:rPr>
                          <w:sz w:val="16"/>
                          <w:szCs w:val="16"/>
                        </w:rPr>
                        <w:t>ots with smaller distances)</w:t>
                      </w:r>
                      <w:r w:rsidR="00FA03E2">
                        <w:rPr>
                          <w:sz w:val="16"/>
                          <w:szCs w:val="16"/>
                        </w:rPr>
                        <w:t>.</w:t>
                      </w:r>
                    </w:p>
                  </w:txbxContent>
                </v:textbox>
                <w10:wrap type="topAndBottom" anchory="page"/>
              </v:shape>
            </w:pict>
          </mc:Fallback>
        </mc:AlternateContent>
      </w:r>
      <w:r w:rsidR="0091249E" w:rsidRPr="00E32C88">
        <w:rPr>
          <w:lang w:val="en-US"/>
        </w:rPr>
        <w:t>It is self</w:t>
      </w:r>
      <w:r w:rsidR="00E32C88" w:rsidRPr="00E32C88">
        <w:rPr>
          <w:lang w:val="en-US"/>
        </w:rPr>
        <w:t>-</w:t>
      </w:r>
      <w:r w:rsidR="0091249E" w:rsidRPr="00E32C88">
        <w:rPr>
          <w:lang w:val="en-US"/>
        </w:rPr>
        <w:t xml:space="preserve">evident, that </w:t>
      </w:r>
      <w:r w:rsidR="00E32C88">
        <w:rPr>
          <w:lang w:val="en-US"/>
        </w:rPr>
        <w:t xml:space="preserve">those measurements that were performed between two different users resulted in higher distances, in this case </w:t>
      </w:r>
      <w:r w:rsidR="00395972">
        <w:rPr>
          <w:lang w:val="en-US"/>
        </w:rPr>
        <w:t xml:space="preserve">emotion and their intensities </w:t>
      </w:r>
      <w:r w:rsidR="00125955">
        <w:rPr>
          <w:lang w:val="en-US"/>
        </w:rPr>
        <w:t>did not</w:t>
      </w:r>
      <w:r w:rsidR="00395972">
        <w:rPr>
          <w:lang w:val="en-US"/>
        </w:rPr>
        <w:t xml:space="preserve"> resulted in </w:t>
      </w:r>
      <w:r w:rsidR="00F51A54">
        <w:rPr>
          <w:lang w:val="en-US"/>
        </w:rPr>
        <w:t xml:space="preserve">a marked layering. Within the same </w:t>
      </w:r>
      <w:r w:rsidR="00125955">
        <w:rPr>
          <w:lang w:val="en-US"/>
        </w:rPr>
        <w:t>users</w:t>
      </w:r>
      <w:r w:rsidR="008014C3">
        <w:rPr>
          <w:lang w:val="en-US"/>
        </w:rPr>
        <w:t>,</w:t>
      </w:r>
      <w:r w:rsidR="00F51A54">
        <w:rPr>
          <w:lang w:val="en-US"/>
        </w:rPr>
        <w:t xml:space="preserve"> different emotions </w:t>
      </w:r>
      <w:r w:rsidR="00F67ABF">
        <w:rPr>
          <w:lang w:val="en-US"/>
        </w:rPr>
        <w:t>resulted in a significant increase of distances</w:t>
      </w:r>
      <w:r w:rsidR="002E048E">
        <w:rPr>
          <w:lang w:val="en-US"/>
        </w:rPr>
        <w:t>, e.g.</w:t>
      </w:r>
      <w:r w:rsidR="00157737">
        <w:rPr>
          <w:lang w:val="en-US"/>
        </w:rPr>
        <w:t xml:space="preserve"> in </w:t>
      </w:r>
      <w:r w:rsidR="002E048E">
        <w:rPr>
          <w:lang w:val="en-US"/>
        </w:rPr>
        <w:t xml:space="preserve">high intensity </w:t>
      </w:r>
      <w:r w:rsidR="003E6535">
        <w:rPr>
          <w:lang w:val="en-US"/>
        </w:rPr>
        <w:t>anger</w:t>
      </w:r>
      <w:r w:rsidR="00157737">
        <w:rPr>
          <w:lang w:val="en-US"/>
        </w:rPr>
        <w:t xml:space="preserve">, the distances </w:t>
      </w:r>
      <w:r w:rsidR="003E6535">
        <w:rPr>
          <w:lang w:val="en-US"/>
        </w:rPr>
        <w:t>doubled</w:t>
      </w:r>
      <w:r w:rsidR="00157737">
        <w:rPr>
          <w:lang w:val="en-US"/>
        </w:rPr>
        <w:t>,</w:t>
      </w:r>
      <w:r w:rsidR="003E6535">
        <w:rPr>
          <w:lang w:val="en-US"/>
        </w:rPr>
        <w:t xml:space="preserve"> compared</w:t>
      </w:r>
      <w:r w:rsidR="008014C3">
        <w:rPr>
          <w:lang w:val="en-US"/>
        </w:rPr>
        <w:t xml:space="preserve"> to</w:t>
      </w:r>
      <w:r w:rsidR="003E6535">
        <w:rPr>
          <w:lang w:val="en-US"/>
        </w:rPr>
        <w:t xml:space="preserve"> the neutral </w:t>
      </w:r>
      <w:r w:rsidR="008609AC">
        <w:rPr>
          <w:lang w:val="en-US"/>
        </w:rPr>
        <w:t>faces in 512-dimensional measurements.</w:t>
      </w:r>
    </w:p>
    <w:p w14:paraId="325D12B9" w14:textId="0D3319B4" w:rsidR="00D57FE6" w:rsidRDefault="00D57FE6" w:rsidP="00D001CC">
      <w:pPr>
        <w:pStyle w:val="Szvegtrzs"/>
        <w:rPr>
          <w:lang w:val="en-US"/>
        </w:rPr>
      </w:pPr>
      <w:r>
        <w:rPr>
          <w:lang w:val="en-US"/>
        </w:rPr>
        <w:t xml:space="preserve">The presented </w:t>
      </w:r>
      <w:r w:rsidR="00097FD7">
        <w:rPr>
          <w:lang w:val="en-US"/>
        </w:rPr>
        <w:t>study proved, that the emotional qualities have gr</w:t>
      </w:r>
      <w:r w:rsidR="00B52F3A">
        <w:rPr>
          <w:lang w:val="en-US"/>
        </w:rPr>
        <w:t>e</w:t>
      </w:r>
      <w:r w:rsidR="00097FD7">
        <w:rPr>
          <w:lang w:val="en-US"/>
        </w:rPr>
        <w:t>at impact on the measured distances</w:t>
      </w:r>
      <w:r w:rsidR="00846BBB">
        <w:rPr>
          <w:lang w:val="en-US"/>
        </w:rPr>
        <w:t>.</w:t>
      </w:r>
      <w:r w:rsidR="00D729EC">
        <w:rPr>
          <w:lang w:val="en-US"/>
        </w:rPr>
        <w:t xml:space="preserve"> </w:t>
      </w:r>
      <w:r w:rsidR="00846BBB">
        <w:rPr>
          <w:lang w:val="en-US"/>
        </w:rPr>
        <w:t>I</w:t>
      </w:r>
      <w:r w:rsidR="00167910">
        <w:rPr>
          <w:lang w:val="en-US"/>
        </w:rPr>
        <w:t xml:space="preserve">n </w:t>
      </w:r>
      <w:r w:rsidR="0098648A">
        <w:rPr>
          <w:lang w:val="en-US"/>
        </w:rPr>
        <w:t>addition,</w:t>
      </w:r>
      <w:r w:rsidR="00167910">
        <w:rPr>
          <w:lang w:val="en-US"/>
        </w:rPr>
        <w:t xml:space="preserve"> it </w:t>
      </w:r>
      <w:r w:rsidR="00120AAF">
        <w:rPr>
          <w:lang w:val="en-US"/>
        </w:rPr>
        <w:t>has been</w:t>
      </w:r>
      <w:r w:rsidR="00167910">
        <w:rPr>
          <w:lang w:val="en-US"/>
        </w:rPr>
        <w:t xml:space="preserve"> prove</w:t>
      </w:r>
      <w:r w:rsidR="00120AAF">
        <w:rPr>
          <w:lang w:val="en-US"/>
        </w:rPr>
        <w:t>n</w:t>
      </w:r>
      <w:r w:rsidR="00167910">
        <w:rPr>
          <w:lang w:val="en-US"/>
        </w:rPr>
        <w:t>, that the 512-dimensional system han</w:t>
      </w:r>
      <w:r w:rsidR="00B52F3A">
        <w:rPr>
          <w:lang w:val="en-US"/>
        </w:rPr>
        <w:t>dles these</w:t>
      </w:r>
      <w:r w:rsidR="0013493C">
        <w:rPr>
          <w:lang w:val="en-US"/>
        </w:rPr>
        <w:t xml:space="preserve"> emotional qualities with greater finesse.</w:t>
      </w:r>
    </w:p>
    <w:p w14:paraId="7C6DC9A8" w14:textId="77777777" w:rsidR="0098648A" w:rsidRDefault="0098648A" w:rsidP="00D001CC">
      <w:pPr>
        <w:pStyle w:val="Szvegtrzs"/>
        <w:rPr>
          <w:lang w:val="en-US"/>
        </w:rPr>
      </w:pPr>
    </w:p>
    <w:p w14:paraId="561FC0BF" w14:textId="1A8EACDE" w:rsidR="00D001CC" w:rsidRDefault="00D001CC" w:rsidP="00D001CC">
      <w:pPr>
        <w:pStyle w:val="Cmsor5"/>
      </w:pPr>
      <w:r w:rsidRPr="00E32C88">
        <w:t>Acknowledgment</w:t>
      </w:r>
    </w:p>
    <w:p w14:paraId="1B3234BC" w14:textId="7B6A0478" w:rsidR="00D001CC" w:rsidRDefault="00D001CC" w:rsidP="00D001CC">
      <w:pPr>
        <w:pStyle w:val="Szvegtrzs"/>
        <w:rPr>
          <w:lang w:val="en-US"/>
        </w:rPr>
      </w:pPr>
      <w:r w:rsidRPr="00E32C88">
        <w:rPr>
          <w:lang w:val="en-US"/>
        </w:rPr>
        <w:t>The authors declare no conflict of interest. The authors would like to express their gratitude to those who have provided their help in the various experiments.</w:t>
      </w:r>
    </w:p>
    <w:p w14:paraId="2D3A6DB3" w14:textId="77777777" w:rsidR="000C7F4A" w:rsidRPr="00E32C88" w:rsidRDefault="000C7F4A" w:rsidP="00D001CC">
      <w:pPr>
        <w:pStyle w:val="Szvegtrzs"/>
        <w:rPr>
          <w:lang w:val="en-US"/>
        </w:rPr>
      </w:pPr>
    </w:p>
    <w:p w14:paraId="701DBF80" w14:textId="77777777" w:rsidR="00D001CC" w:rsidRPr="00E32C88" w:rsidRDefault="00D001CC" w:rsidP="00D001CC">
      <w:pPr>
        <w:pStyle w:val="Cmsor5"/>
      </w:pPr>
      <w:r w:rsidRPr="00E32C88">
        <w:t>References</w:t>
      </w:r>
    </w:p>
    <w:p w14:paraId="4959AFB8" w14:textId="63D8CDF9" w:rsidR="008A10BC" w:rsidRPr="008A10BC" w:rsidRDefault="00D001CC" w:rsidP="00C90A71">
      <w:pPr>
        <w:widowControl w:val="0"/>
        <w:autoSpaceDE w:val="0"/>
        <w:autoSpaceDN w:val="0"/>
        <w:adjustRightInd w:val="0"/>
        <w:spacing w:after="120"/>
        <w:ind w:left="640" w:hanging="640"/>
        <w:jc w:val="both"/>
        <w:rPr>
          <w:noProof/>
          <w:szCs w:val="24"/>
        </w:rPr>
      </w:pPr>
      <w:r w:rsidRPr="00E32C88">
        <w:fldChar w:fldCharType="begin" w:fldLock="1"/>
      </w:r>
      <w:r w:rsidRPr="00E32C88">
        <w:instrText xml:space="preserve">ADDIN Mendeley Bibliography CSL_BIBLIOGRAPHY </w:instrText>
      </w:r>
      <w:r w:rsidRPr="00E32C88">
        <w:fldChar w:fldCharType="separate"/>
      </w:r>
      <w:r w:rsidR="008A10BC" w:rsidRPr="008A10BC">
        <w:rPr>
          <w:noProof/>
          <w:szCs w:val="24"/>
        </w:rPr>
        <w:t>[1]</w:t>
      </w:r>
      <w:r w:rsidR="008A10BC" w:rsidRPr="008A10BC">
        <w:rPr>
          <w:noProof/>
          <w:szCs w:val="24"/>
        </w:rPr>
        <w:tab/>
        <w:t xml:space="preserve">M. R. Alam, M. B. I. Reaz, and M. A. M. Ali, “A review of smart homes - Past, present, and future,” </w:t>
      </w:r>
      <w:r w:rsidR="008A10BC" w:rsidRPr="008A10BC">
        <w:rPr>
          <w:i/>
          <w:iCs/>
          <w:noProof/>
          <w:szCs w:val="24"/>
        </w:rPr>
        <w:t>IEEE Trans. Syst. Man Cybern. Part C Appl. Rev.</w:t>
      </w:r>
      <w:r w:rsidR="008A10BC" w:rsidRPr="008A10BC">
        <w:rPr>
          <w:noProof/>
          <w:szCs w:val="24"/>
        </w:rPr>
        <w:t>, vol. 42, no. 6, pp. 1190–1203, 2012, doi: 10.1109/TSMCC.2012.2189204.</w:t>
      </w:r>
    </w:p>
    <w:p w14:paraId="10B6FE56"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2]</w:t>
      </w:r>
      <w:r w:rsidRPr="008A10BC">
        <w:rPr>
          <w:noProof/>
          <w:szCs w:val="24"/>
        </w:rPr>
        <w:tab/>
        <w:t>G. Brussenskiy, C. Chiarella, and V. Nagda, “Smart Mirror Sponsored by Central Florida Inpatient Medicine Group 10 Senior Design II-Project Documentation 4-28-2014,” 2014.</w:t>
      </w:r>
    </w:p>
    <w:p w14:paraId="5747F093"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3]</w:t>
      </w:r>
      <w:r w:rsidRPr="008A10BC">
        <w:rPr>
          <w:noProof/>
          <w:szCs w:val="24"/>
        </w:rPr>
        <w:tab/>
        <w:t xml:space="preserve">P. S. Tóth, A. T. Tóth, and S. Mészáros, “Concept and implementation of a smart mirror,” in </w:t>
      </w:r>
      <w:r w:rsidRPr="008A10BC">
        <w:rPr>
          <w:i/>
          <w:iCs/>
          <w:noProof/>
          <w:szCs w:val="24"/>
        </w:rPr>
        <w:t>14 th International Symposium on Applied Informatics and Related Areas organized in the frame of Hungarian Science Festival 2019 by Óbuda University</w:t>
      </w:r>
      <w:r w:rsidRPr="008A10BC">
        <w:rPr>
          <w:noProof/>
          <w:szCs w:val="24"/>
        </w:rPr>
        <w:t>, 2019.</w:t>
      </w:r>
    </w:p>
    <w:p w14:paraId="7DE50E3E"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4]</w:t>
      </w:r>
      <w:r w:rsidRPr="008A10BC">
        <w:rPr>
          <w:noProof/>
          <w:szCs w:val="24"/>
        </w:rPr>
        <w:tab/>
        <w:t xml:space="preserve">K. Zhang, Z. Zhang, Z. Li, S. Member, Y. Qiao, and S. Member, “(MTCNN) Multi-task Cascaded Convolutional Networks,” </w:t>
      </w:r>
      <w:r w:rsidRPr="008A10BC">
        <w:rPr>
          <w:i/>
          <w:iCs/>
          <w:noProof/>
          <w:szCs w:val="24"/>
        </w:rPr>
        <w:t>IEEE Signal Process. Lett.</w:t>
      </w:r>
      <w:r w:rsidRPr="008A10BC">
        <w:rPr>
          <w:noProof/>
          <w:szCs w:val="24"/>
        </w:rPr>
        <w:t>, vol. 23, no. 10, pp. 1499–1503, 2016, doi: 10.1109/LSP.2016.2603342.</w:t>
      </w:r>
    </w:p>
    <w:p w14:paraId="57604E5E"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5]</w:t>
      </w:r>
      <w:r w:rsidRPr="008A10BC">
        <w:rPr>
          <w:noProof/>
          <w:szCs w:val="24"/>
        </w:rPr>
        <w:tab/>
        <w:t xml:space="preserve">A. Paszke </w:t>
      </w:r>
      <w:r w:rsidRPr="008A10BC">
        <w:rPr>
          <w:i/>
          <w:iCs/>
          <w:noProof/>
          <w:szCs w:val="24"/>
        </w:rPr>
        <w:t>et al.</w:t>
      </w:r>
      <w:r w:rsidRPr="008A10BC">
        <w:rPr>
          <w:noProof/>
          <w:szCs w:val="24"/>
        </w:rPr>
        <w:t xml:space="preserve">, “PyTorch: An Imperative Style, High-Performance Deep Learning Library,” in </w:t>
      </w:r>
      <w:r w:rsidRPr="008A10BC">
        <w:rPr>
          <w:i/>
          <w:iCs/>
          <w:noProof/>
          <w:szCs w:val="24"/>
        </w:rPr>
        <w:t>Advances in Neural Information Processing Systems 32 (NIPS 2019)</w:t>
      </w:r>
      <w:r w:rsidRPr="008A10BC">
        <w:rPr>
          <w:noProof/>
          <w:szCs w:val="24"/>
        </w:rPr>
        <w:t>, 2019.</w:t>
      </w:r>
    </w:p>
    <w:p w14:paraId="24AB5114"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6]</w:t>
      </w:r>
      <w:r w:rsidRPr="008A10BC">
        <w:rPr>
          <w:noProof/>
          <w:szCs w:val="24"/>
        </w:rPr>
        <w:tab/>
        <w:t xml:space="preserve">Singular Inversions Inc., “FaceGen Modeller.” Singular Inversions Inc., 2020, [Online]. Available: </w:t>
      </w:r>
      <w:r w:rsidRPr="008A10BC">
        <w:rPr>
          <w:noProof/>
          <w:szCs w:val="24"/>
        </w:rPr>
        <w:lastRenderedPageBreak/>
        <w:t>www.FaceGen.com.</w:t>
      </w:r>
    </w:p>
    <w:p w14:paraId="5B523971"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7]</w:t>
      </w:r>
      <w:r w:rsidRPr="008A10BC">
        <w:rPr>
          <w:noProof/>
          <w:szCs w:val="24"/>
        </w:rPr>
        <w:tab/>
        <w:t xml:space="preserve">E. B. Roesch, L. Tamarit, L. Reveret, D. Grandjean, D. Sander, and K. R. Scherer, “FACSGen: A Tool to Synthesize Emotional Facial Expressions Through Systematic Manipulation of Facial Action Units,” </w:t>
      </w:r>
      <w:r w:rsidRPr="008A10BC">
        <w:rPr>
          <w:i/>
          <w:iCs/>
          <w:noProof/>
          <w:szCs w:val="24"/>
        </w:rPr>
        <w:t>J. Nonverbal Behav.</w:t>
      </w:r>
      <w:r w:rsidRPr="008A10BC">
        <w:rPr>
          <w:noProof/>
          <w:szCs w:val="24"/>
        </w:rPr>
        <w:t>, vol. 35, no. 1, pp. 1–16, 2011, doi: 10.1007/s10919-010-0095-9.</w:t>
      </w:r>
    </w:p>
    <w:p w14:paraId="7C728155"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8]</w:t>
      </w:r>
      <w:r w:rsidRPr="008A10BC">
        <w:rPr>
          <w:noProof/>
          <w:szCs w:val="24"/>
        </w:rPr>
        <w:tab/>
        <w:t>ShareX Team, “ShareX.” 2020, [Online]. Available: https://getsharex.com/.</w:t>
      </w:r>
    </w:p>
    <w:p w14:paraId="4FD89F8D"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9]</w:t>
      </w:r>
      <w:r w:rsidRPr="008A10BC">
        <w:rPr>
          <w:noProof/>
          <w:szCs w:val="24"/>
        </w:rPr>
        <w:tab/>
        <w:t>J. Willsher, “Bulk Rename Utility.” Acebrook Pty Ltd, 2019, [Online]. Available: https://www.bulkrenameutility.co.uk/.</w:t>
      </w:r>
    </w:p>
    <w:p w14:paraId="446DBFDC"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10]</w:t>
      </w:r>
      <w:r w:rsidRPr="008A10BC">
        <w:rPr>
          <w:noProof/>
          <w:szCs w:val="24"/>
        </w:rPr>
        <w:tab/>
        <w:t xml:space="preserve">F. Schroff, D. Kalenichenko, and J. Philbin, “FaceNet: A unified embedding for face recognition and clustering,” </w:t>
      </w:r>
      <w:r w:rsidRPr="008A10BC">
        <w:rPr>
          <w:i/>
          <w:iCs/>
          <w:noProof/>
          <w:szCs w:val="24"/>
        </w:rPr>
        <w:t>Proc. IEEE Comput. Soc. Conf. Comput. Vis. Pattern Recognit.</w:t>
      </w:r>
      <w:r w:rsidRPr="008A10BC">
        <w:rPr>
          <w:noProof/>
          <w:szCs w:val="24"/>
        </w:rPr>
        <w:t>, vol. 07-12-June, pp. 815–823, 2015, doi: 10.1109/CVPR.2015.7298682.</w:t>
      </w:r>
    </w:p>
    <w:p w14:paraId="41663A61"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11]</w:t>
      </w:r>
      <w:r w:rsidRPr="008A10BC">
        <w:rPr>
          <w:noProof/>
          <w:szCs w:val="24"/>
        </w:rPr>
        <w:tab/>
        <w:t>R. T. Fielding, “Architectural Styles and the Design of Network-based Software Architectures,” 2000.</w:t>
      </w:r>
    </w:p>
    <w:p w14:paraId="09DA84D1" w14:textId="77777777" w:rsidR="008A10BC" w:rsidRPr="008A10BC" w:rsidRDefault="008A10BC" w:rsidP="00C90A71">
      <w:pPr>
        <w:widowControl w:val="0"/>
        <w:autoSpaceDE w:val="0"/>
        <w:autoSpaceDN w:val="0"/>
        <w:adjustRightInd w:val="0"/>
        <w:spacing w:after="120"/>
        <w:ind w:left="640" w:hanging="640"/>
        <w:jc w:val="both"/>
        <w:rPr>
          <w:noProof/>
        </w:rPr>
      </w:pPr>
      <w:r w:rsidRPr="008A10BC">
        <w:rPr>
          <w:noProof/>
          <w:szCs w:val="24"/>
        </w:rPr>
        <w:t>[12]</w:t>
      </w:r>
      <w:r w:rsidRPr="008A10BC">
        <w:rPr>
          <w:noProof/>
          <w:szCs w:val="24"/>
        </w:rPr>
        <w:tab/>
        <w:t xml:space="preserve">C.-H. Hjortsjö, </w:t>
      </w:r>
      <w:r w:rsidRPr="008A10BC">
        <w:rPr>
          <w:i/>
          <w:iCs/>
          <w:noProof/>
          <w:szCs w:val="24"/>
        </w:rPr>
        <w:t>Man’s face and mimic language</w:t>
      </w:r>
      <w:r w:rsidRPr="008A10BC">
        <w:rPr>
          <w:noProof/>
          <w:szCs w:val="24"/>
        </w:rPr>
        <w:t>. Studentlitteratur, 1970.</w:t>
      </w:r>
    </w:p>
    <w:p w14:paraId="1D28C1D9" w14:textId="29A001ED" w:rsidR="006038AB" w:rsidRPr="00E32C88" w:rsidRDefault="00D001CC" w:rsidP="00C90A71">
      <w:pPr>
        <w:pStyle w:val="Szvegtrzs"/>
        <w:rPr>
          <w:lang w:val="en-US"/>
        </w:rPr>
      </w:pPr>
      <w:r w:rsidRPr="00E32C88">
        <w:rPr>
          <w:lang w:val="en-US"/>
        </w:rPr>
        <w:fldChar w:fldCharType="end"/>
      </w:r>
    </w:p>
    <w:p w14:paraId="1F2A99C2" w14:textId="426FCCDE" w:rsidR="00DF2AB1" w:rsidRPr="00E32C88" w:rsidRDefault="00DF2AB1" w:rsidP="00C90A71">
      <w:pPr>
        <w:spacing w:after="160" w:line="259" w:lineRule="auto"/>
        <w:jc w:val="both"/>
        <w:sectPr w:rsidR="00DF2AB1" w:rsidRPr="00E32C88" w:rsidSect="00D3480B">
          <w:type w:val="continuous"/>
          <w:pgSz w:w="11906" w:h="16838" w:code="9"/>
          <w:pgMar w:top="1080" w:right="907" w:bottom="1440" w:left="907" w:header="720" w:footer="720" w:gutter="0"/>
          <w:cols w:num="2" w:space="360"/>
          <w:docGrid w:linePitch="360"/>
        </w:sectPr>
      </w:pPr>
    </w:p>
    <w:p w14:paraId="6A525D48" w14:textId="3C47E70B" w:rsidR="00DF2AB1" w:rsidRPr="00E32C88" w:rsidRDefault="00DF2AB1" w:rsidP="00C90A71">
      <w:pPr>
        <w:jc w:val="both"/>
      </w:pPr>
    </w:p>
    <w:sectPr w:rsidR="00DF2AB1" w:rsidRPr="00E32C88" w:rsidSect="00D3480B">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1A4A47" w14:textId="77777777" w:rsidR="00E54A68" w:rsidRDefault="00E54A68" w:rsidP="001458CB">
      <w:r>
        <w:separator/>
      </w:r>
    </w:p>
  </w:endnote>
  <w:endnote w:type="continuationSeparator" w:id="0">
    <w:p w14:paraId="3FB9129E" w14:textId="77777777" w:rsidR="00E54A68" w:rsidRDefault="00E54A68" w:rsidP="001458CB">
      <w:r>
        <w:continuationSeparator/>
      </w:r>
    </w:p>
  </w:endnote>
  <w:endnote w:type="continuationNotice" w:id="1">
    <w:p w14:paraId="7A8E3362" w14:textId="77777777" w:rsidR="00E54A68" w:rsidRDefault="00E54A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75685" w14:textId="2CD9F2B3" w:rsidR="00D3480B" w:rsidRPr="006F6D3D" w:rsidRDefault="00D3480B" w:rsidP="00D3480B">
    <w:pPr>
      <w:pStyle w:val="llb"/>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5209D4" w14:textId="77777777" w:rsidR="00E54A68" w:rsidRDefault="00E54A68" w:rsidP="001458CB">
      <w:r>
        <w:separator/>
      </w:r>
    </w:p>
  </w:footnote>
  <w:footnote w:type="continuationSeparator" w:id="0">
    <w:p w14:paraId="60C069F3" w14:textId="77777777" w:rsidR="00E54A68" w:rsidRDefault="00E54A68" w:rsidP="001458CB">
      <w:r>
        <w:continuationSeparator/>
      </w:r>
    </w:p>
  </w:footnote>
  <w:footnote w:type="continuationNotice" w:id="1">
    <w:p w14:paraId="2B412C0F" w14:textId="77777777" w:rsidR="00E54A68" w:rsidRDefault="00E54A6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0AB06E12"/>
    <w:lvl w:ilvl="0">
      <w:start w:val="1"/>
      <w:numFmt w:val="upperRoman"/>
      <w:pStyle w:val="Cmsor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Cmsor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Cmsor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Cmsor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1D8"/>
    <w:rsid w:val="000006AE"/>
    <w:rsid w:val="00011413"/>
    <w:rsid w:val="00014D31"/>
    <w:rsid w:val="000222C9"/>
    <w:rsid w:val="00022614"/>
    <w:rsid w:val="00025CC3"/>
    <w:rsid w:val="0003642A"/>
    <w:rsid w:val="00037B54"/>
    <w:rsid w:val="000421D8"/>
    <w:rsid w:val="00047CFC"/>
    <w:rsid w:val="000519FF"/>
    <w:rsid w:val="00052478"/>
    <w:rsid w:val="000546D9"/>
    <w:rsid w:val="00054938"/>
    <w:rsid w:val="00054B8E"/>
    <w:rsid w:val="00065210"/>
    <w:rsid w:val="000657D9"/>
    <w:rsid w:val="00072E16"/>
    <w:rsid w:val="000741D1"/>
    <w:rsid w:val="0007699D"/>
    <w:rsid w:val="000807BC"/>
    <w:rsid w:val="000814E1"/>
    <w:rsid w:val="0008165B"/>
    <w:rsid w:val="00082802"/>
    <w:rsid w:val="00084B27"/>
    <w:rsid w:val="00086936"/>
    <w:rsid w:val="00090E6D"/>
    <w:rsid w:val="0009313C"/>
    <w:rsid w:val="00094AD1"/>
    <w:rsid w:val="00097FD7"/>
    <w:rsid w:val="000A1FF9"/>
    <w:rsid w:val="000A526A"/>
    <w:rsid w:val="000A73A4"/>
    <w:rsid w:val="000A7D54"/>
    <w:rsid w:val="000B47FF"/>
    <w:rsid w:val="000B4814"/>
    <w:rsid w:val="000B5CA4"/>
    <w:rsid w:val="000C1030"/>
    <w:rsid w:val="000C30F6"/>
    <w:rsid w:val="000C63C9"/>
    <w:rsid w:val="000C7F4A"/>
    <w:rsid w:val="000D2362"/>
    <w:rsid w:val="000D32AC"/>
    <w:rsid w:val="000D5CF6"/>
    <w:rsid w:val="000E1C95"/>
    <w:rsid w:val="000E30F1"/>
    <w:rsid w:val="000E3B0E"/>
    <w:rsid w:val="000E719D"/>
    <w:rsid w:val="000E7D40"/>
    <w:rsid w:val="000E7E37"/>
    <w:rsid w:val="000F04E1"/>
    <w:rsid w:val="000F0BE0"/>
    <w:rsid w:val="000F22B8"/>
    <w:rsid w:val="000F28DF"/>
    <w:rsid w:val="000F3B54"/>
    <w:rsid w:val="000F5386"/>
    <w:rsid w:val="000F60C6"/>
    <w:rsid w:val="000F722E"/>
    <w:rsid w:val="00101CBA"/>
    <w:rsid w:val="00102382"/>
    <w:rsid w:val="00104012"/>
    <w:rsid w:val="00105336"/>
    <w:rsid w:val="001079EF"/>
    <w:rsid w:val="00107C0E"/>
    <w:rsid w:val="00111263"/>
    <w:rsid w:val="001128BB"/>
    <w:rsid w:val="00113232"/>
    <w:rsid w:val="00114D15"/>
    <w:rsid w:val="00117AE5"/>
    <w:rsid w:val="00117E90"/>
    <w:rsid w:val="001204CA"/>
    <w:rsid w:val="00120AAF"/>
    <w:rsid w:val="00121CA1"/>
    <w:rsid w:val="00122B4A"/>
    <w:rsid w:val="001233F3"/>
    <w:rsid w:val="0012554B"/>
    <w:rsid w:val="00125955"/>
    <w:rsid w:val="00130E73"/>
    <w:rsid w:val="00133377"/>
    <w:rsid w:val="001339D4"/>
    <w:rsid w:val="0013493C"/>
    <w:rsid w:val="001371D3"/>
    <w:rsid w:val="00140342"/>
    <w:rsid w:val="00140482"/>
    <w:rsid w:val="00140B1D"/>
    <w:rsid w:val="001416ED"/>
    <w:rsid w:val="001458CB"/>
    <w:rsid w:val="00146310"/>
    <w:rsid w:val="00146F41"/>
    <w:rsid w:val="001525EB"/>
    <w:rsid w:val="00152619"/>
    <w:rsid w:val="00157314"/>
    <w:rsid w:val="00157737"/>
    <w:rsid w:val="00161334"/>
    <w:rsid w:val="001632BC"/>
    <w:rsid w:val="001640E2"/>
    <w:rsid w:val="00167910"/>
    <w:rsid w:val="00174190"/>
    <w:rsid w:val="001771DB"/>
    <w:rsid w:val="0018046C"/>
    <w:rsid w:val="00184233"/>
    <w:rsid w:val="0018493D"/>
    <w:rsid w:val="00190FB2"/>
    <w:rsid w:val="0019789B"/>
    <w:rsid w:val="001A01C1"/>
    <w:rsid w:val="001A3895"/>
    <w:rsid w:val="001A76B9"/>
    <w:rsid w:val="001A76C8"/>
    <w:rsid w:val="001A7F1A"/>
    <w:rsid w:val="001B0C68"/>
    <w:rsid w:val="001B208C"/>
    <w:rsid w:val="001B30B7"/>
    <w:rsid w:val="001C1DAE"/>
    <w:rsid w:val="001C5162"/>
    <w:rsid w:val="001C5B69"/>
    <w:rsid w:val="001D1606"/>
    <w:rsid w:val="001D1715"/>
    <w:rsid w:val="001D50A6"/>
    <w:rsid w:val="001D5DEB"/>
    <w:rsid w:val="001D6358"/>
    <w:rsid w:val="001D68AB"/>
    <w:rsid w:val="001E1CA5"/>
    <w:rsid w:val="001E3B46"/>
    <w:rsid w:val="001E725E"/>
    <w:rsid w:val="001E7F3D"/>
    <w:rsid w:val="001F3A1C"/>
    <w:rsid w:val="001F3CD8"/>
    <w:rsid w:val="001F44D6"/>
    <w:rsid w:val="0020298F"/>
    <w:rsid w:val="00203D4C"/>
    <w:rsid w:val="00207957"/>
    <w:rsid w:val="00207E9C"/>
    <w:rsid w:val="00211D5C"/>
    <w:rsid w:val="002157CB"/>
    <w:rsid w:val="002160B3"/>
    <w:rsid w:val="0023017D"/>
    <w:rsid w:val="00230DFE"/>
    <w:rsid w:val="00231D75"/>
    <w:rsid w:val="002331A3"/>
    <w:rsid w:val="0023443F"/>
    <w:rsid w:val="002361FE"/>
    <w:rsid w:val="002379CC"/>
    <w:rsid w:val="002410DC"/>
    <w:rsid w:val="002430CC"/>
    <w:rsid w:val="00247CEB"/>
    <w:rsid w:val="0025513D"/>
    <w:rsid w:val="00260117"/>
    <w:rsid w:val="00262449"/>
    <w:rsid w:val="00262690"/>
    <w:rsid w:val="002628EC"/>
    <w:rsid w:val="002636A8"/>
    <w:rsid w:val="00264FD1"/>
    <w:rsid w:val="002651FE"/>
    <w:rsid w:val="00266A2E"/>
    <w:rsid w:val="002721E0"/>
    <w:rsid w:val="00272B1C"/>
    <w:rsid w:val="00275CAF"/>
    <w:rsid w:val="00276E42"/>
    <w:rsid w:val="002777F7"/>
    <w:rsid w:val="002803A0"/>
    <w:rsid w:val="0028069A"/>
    <w:rsid w:val="00281622"/>
    <w:rsid w:val="00282E2B"/>
    <w:rsid w:val="002851FF"/>
    <w:rsid w:val="00290D29"/>
    <w:rsid w:val="00292C5B"/>
    <w:rsid w:val="002952D4"/>
    <w:rsid w:val="002A4071"/>
    <w:rsid w:val="002A66B1"/>
    <w:rsid w:val="002B1684"/>
    <w:rsid w:val="002B5E99"/>
    <w:rsid w:val="002B64F0"/>
    <w:rsid w:val="002C58EE"/>
    <w:rsid w:val="002C7F25"/>
    <w:rsid w:val="002D1D42"/>
    <w:rsid w:val="002D1DF8"/>
    <w:rsid w:val="002D4288"/>
    <w:rsid w:val="002D6E6A"/>
    <w:rsid w:val="002D7459"/>
    <w:rsid w:val="002E048E"/>
    <w:rsid w:val="002E4236"/>
    <w:rsid w:val="002E59A4"/>
    <w:rsid w:val="002F2200"/>
    <w:rsid w:val="002F289E"/>
    <w:rsid w:val="002F468B"/>
    <w:rsid w:val="002F564A"/>
    <w:rsid w:val="0030353C"/>
    <w:rsid w:val="00303B2E"/>
    <w:rsid w:val="00305235"/>
    <w:rsid w:val="00307A84"/>
    <w:rsid w:val="003108D6"/>
    <w:rsid w:val="00312254"/>
    <w:rsid w:val="0031355F"/>
    <w:rsid w:val="0031385A"/>
    <w:rsid w:val="00316514"/>
    <w:rsid w:val="00317C44"/>
    <w:rsid w:val="00321B32"/>
    <w:rsid w:val="00322576"/>
    <w:rsid w:val="0032425B"/>
    <w:rsid w:val="00324B36"/>
    <w:rsid w:val="00325819"/>
    <w:rsid w:val="00327CFE"/>
    <w:rsid w:val="00331304"/>
    <w:rsid w:val="003319A7"/>
    <w:rsid w:val="00332CAB"/>
    <w:rsid w:val="003342E0"/>
    <w:rsid w:val="00334385"/>
    <w:rsid w:val="00334409"/>
    <w:rsid w:val="00335A98"/>
    <w:rsid w:val="00343CD8"/>
    <w:rsid w:val="003540C2"/>
    <w:rsid w:val="00360632"/>
    <w:rsid w:val="00364CD9"/>
    <w:rsid w:val="00367583"/>
    <w:rsid w:val="00372B17"/>
    <w:rsid w:val="00374A9E"/>
    <w:rsid w:val="00380717"/>
    <w:rsid w:val="00381517"/>
    <w:rsid w:val="00381DC5"/>
    <w:rsid w:val="0038305E"/>
    <w:rsid w:val="00383A76"/>
    <w:rsid w:val="003847DC"/>
    <w:rsid w:val="00384C9E"/>
    <w:rsid w:val="00384F18"/>
    <w:rsid w:val="003867E9"/>
    <w:rsid w:val="00390C6A"/>
    <w:rsid w:val="003917DC"/>
    <w:rsid w:val="00391DDA"/>
    <w:rsid w:val="003930C1"/>
    <w:rsid w:val="00393EEA"/>
    <w:rsid w:val="003948DB"/>
    <w:rsid w:val="00394C8F"/>
    <w:rsid w:val="00395972"/>
    <w:rsid w:val="00396ADB"/>
    <w:rsid w:val="003A2A78"/>
    <w:rsid w:val="003A30CF"/>
    <w:rsid w:val="003A41DC"/>
    <w:rsid w:val="003A4646"/>
    <w:rsid w:val="003A6334"/>
    <w:rsid w:val="003A65E7"/>
    <w:rsid w:val="003B05B0"/>
    <w:rsid w:val="003B0AE0"/>
    <w:rsid w:val="003B2568"/>
    <w:rsid w:val="003B2829"/>
    <w:rsid w:val="003B4B13"/>
    <w:rsid w:val="003B65F7"/>
    <w:rsid w:val="003C1E79"/>
    <w:rsid w:val="003C32E1"/>
    <w:rsid w:val="003C3B79"/>
    <w:rsid w:val="003C4FF6"/>
    <w:rsid w:val="003C576E"/>
    <w:rsid w:val="003D3EA3"/>
    <w:rsid w:val="003D5DE6"/>
    <w:rsid w:val="003E0567"/>
    <w:rsid w:val="003E07DA"/>
    <w:rsid w:val="003E434A"/>
    <w:rsid w:val="003E523B"/>
    <w:rsid w:val="003E6141"/>
    <w:rsid w:val="003E6535"/>
    <w:rsid w:val="003F18F3"/>
    <w:rsid w:val="003F3067"/>
    <w:rsid w:val="003F59C4"/>
    <w:rsid w:val="003F7823"/>
    <w:rsid w:val="003F7DEE"/>
    <w:rsid w:val="00400089"/>
    <w:rsid w:val="00400319"/>
    <w:rsid w:val="004008A8"/>
    <w:rsid w:val="0040359E"/>
    <w:rsid w:val="00403DF0"/>
    <w:rsid w:val="004100D4"/>
    <w:rsid w:val="00413EBB"/>
    <w:rsid w:val="00415A6A"/>
    <w:rsid w:val="00415B09"/>
    <w:rsid w:val="00417A71"/>
    <w:rsid w:val="0042065B"/>
    <w:rsid w:val="00420DBE"/>
    <w:rsid w:val="00420E23"/>
    <w:rsid w:val="004237D0"/>
    <w:rsid w:val="00424565"/>
    <w:rsid w:val="00424D5D"/>
    <w:rsid w:val="00425837"/>
    <w:rsid w:val="00425C92"/>
    <w:rsid w:val="00426726"/>
    <w:rsid w:val="0042734A"/>
    <w:rsid w:val="00430A76"/>
    <w:rsid w:val="0043193E"/>
    <w:rsid w:val="00431D00"/>
    <w:rsid w:val="004321A5"/>
    <w:rsid w:val="00432533"/>
    <w:rsid w:val="0043342B"/>
    <w:rsid w:val="0043778F"/>
    <w:rsid w:val="00443EB1"/>
    <w:rsid w:val="0044502C"/>
    <w:rsid w:val="004453E0"/>
    <w:rsid w:val="00451667"/>
    <w:rsid w:val="004541D1"/>
    <w:rsid w:val="00455ADE"/>
    <w:rsid w:val="00456FBC"/>
    <w:rsid w:val="0046131B"/>
    <w:rsid w:val="0046352A"/>
    <w:rsid w:val="00464B90"/>
    <w:rsid w:val="004657D4"/>
    <w:rsid w:val="00465F6F"/>
    <w:rsid w:val="004660B0"/>
    <w:rsid w:val="00471246"/>
    <w:rsid w:val="0047183E"/>
    <w:rsid w:val="00473AAD"/>
    <w:rsid w:val="00474C3A"/>
    <w:rsid w:val="00481F40"/>
    <w:rsid w:val="00486D47"/>
    <w:rsid w:val="00487AF9"/>
    <w:rsid w:val="00487DC2"/>
    <w:rsid w:val="00487F4B"/>
    <w:rsid w:val="00490CE5"/>
    <w:rsid w:val="004A39A7"/>
    <w:rsid w:val="004A602C"/>
    <w:rsid w:val="004B1712"/>
    <w:rsid w:val="004B2090"/>
    <w:rsid w:val="004B3D05"/>
    <w:rsid w:val="004C0DEB"/>
    <w:rsid w:val="004C2517"/>
    <w:rsid w:val="004C268E"/>
    <w:rsid w:val="004C6D2C"/>
    <w:rsid w:val="004C6DEB"/>
    <w:rsid w:val="004C721F"/>
    <w:rsid w:val="004D0EA2"/>
    <w:rsid w:val="004D174E"/>
    <w:rsid w:val="004D1A68"/>
    <w:rsid w:val="004D2BB7"/>
    <w:rsid w:val="004D7347"/>
    <w:rsid w:val="004E1805"/>
    <w:rsid w:val="004E2519"/>
    <w:rsid w:val="004E5C08"/>
    <w:rsid w:val="004E727E"/>
    <w:rsid w:val="004F2D58"/>
    <w:rsid w:val="004F2FA4"/>
    <w:rsid w:val="004F3FE7"/>
    <w:rsid w:val="00500BC9"/>
    <w:rsid w:val="00503756"/>
    <w:rsid w:val="00504F3D"/>
    <w:rsid w:val="005070B6"/>
    <w:rsid w:val="00510D3C"/>
    <w:rsid w:val="005128C0"/>
    <w:rsid w:val="00514C0D"/>
    <w:rsid w:val="00515A8D"/>
    <w:rsid w:val="00517952"/>
    <w:rsid w:val="005217BA"/>
    <w:rsid w:val="00523C0F"/>
    <w:rsid w:val="00530B75"/>
    <w:rsid w:val="00536E79"/>
    <w:rsid w:val="00541A4C"/>
    <w:rsid w:val="00542236"/>
    <w:rsid w:val="00543095"/>
    <w:rsid w:val="005447CD"/>
    <w:rsid w:val="005469EA"/>
    <w:rsid w:val="00551CAA"/>
    <w:rsid w:val="00551E4F"/>
    <w:rsid w:val="00552C7A"/>
    <w:rsid w:val="00553D97"/>
    <w:rsid w:val="00555804"/>
    <w:rsid w:val="00555BF0"/>
    <w:rsid w:val="005618F5"/>
    <w:rsid w:val="0056200F"/>
    <w:rsid w:val="00565065"/>
    <w:rsid w:val="00566A83"/>
    <w:rsid w:val="00566E65"/>
    <w:rsid w:val="00571AE6"/>
    <w:rsid w:val="005760D6"/>
    <w:rsid w:val="00577CC7"/>
    <w:rsid w:val="005814AF"/>
    <w:rsid w:val="00582AC5"/>
    <w:rsid w:val="00583247"/>
    <w:rsid w:val="005834AC"/>
    <w:rsid w:val="00586B50"/>
    <w:rsid w:val="005902F8"/>
    <w:rsid w:val="005965FC"/>
    <w:rsid w:val="005A3A6F"/>
    <w:rsid w:val="005A59E2"/>
    <w:rsid w:val="005A5B95"/>
    <w:rsid w:val="005A680B"/>
    <w:rsid w:val="005A6BCE"/>
    <w:rsid w:val="005A6E91"/>
    <w:rsid w:val="005B08F8"/>
    <w:rsid w:val="005B2D81"/>
    <w:rsid w:val="005B4DF8"/>
    <w:rsid w:val="005C092E"/>
    <w:rsid w:val="005C2D17"/>
    <w:rsid w:val="005D06D8"/>
    <w:rsid w:val="005D0B89"/>
    <w:rsid w:val="005D243E"/>
    <w:rsid w:val="005D5329"/>
    <w:rsid w:val="005D6829"/>
    <w:rsid w:val="005E0616"/>
    <w:rsid w:val="005E124E"/>
    <w:rsid w:val="005E1DC0"/>
    <w:rsid w:val="005E5BB3"/>
    <w:rsid w:val="005F3A18"/>
    <w:rsid w:val="005F3A1C"/>
    <w:rsid w:val="005F4494"/>
    <w:rsid w:val="00600AA4"/>
    <w:rsid w:val="00602176"/>
    <w:rsid w:val="006038AB"/>
    <w:rsid w:val="006067D2"/>
    <w:rsid w:val="006104B2"/>
    <w:rsid w:val="006106C6"/>
    <w:rsid w:val="006124FE"/>
    <w:rsid w:val="006130A8"/>
    <w:rsid w:val="00615D6A"/>
    <w:rsid w:val="00617C3B"/>
    <w:rsid w:val="00625213"/>
    <w:rsid w:val="0062619A"/>
    <w:rsid w:val="00627811"/>
    <w:rsid w:val="00631410"/>
    <w:rsid w:val="00635949"/>
    <w:rsid w:val="00637949"/>
    <w:rsid w:val="00637DCA"/>
    <w:rsid w:val="00641BAE"/>
    <w:rsid w:val="00643A61"/>
    <w:rsid w:val="00647ED5"/>
    <w:rsid w:val="006548F1"/>
    <w:rsid w:val="00654C6A"/>
    <w:rsid w:val="00654D73"/>
    <w:rsid w:val="00662FE4"/>
    <w:rsid w:val="00663CAF"/>
    <w:rsid w:val="00666514"/>
    <w:rsid w:val="00666DCF"/>
    <w:rsid w:val="00674E21"/>
    <w:rsid w:val="00677B49"/>
    <w:rsid w:val="00686236"/>
    <w:rsid w:val="00687055"/>
    <w:rsid w:val="00692ADE"/>
    <w:rsid w:val="00692C1A"/>
    <w:rsid w:val="00694C50"/>
    <w:rsid w:val="00696F8F"/>
    <w:rsid w:val="006A1C5F"/>
    <w:rsid w:val="006A2ADA"/>
    <w:rsid w:val="006B110D"/>
    <w:rsid w:val="006B261D"/>
    <w:rsid w:val="006B65F1"/>
    <w:rsid w:val="006C0EE4"/>
    <w:rsid w:val="006C2F7E"/>
    <w:rsid w:val="006D1E17"/>
    <w:rsid w:val="006D31D6"/>
    <w:rsid w:val="006D4461"/>
    <w:rsid w:val="006D4714"/>
    <w:rsid w:val="006E0135"/>
    <w:rsid w:val="006E224F"/>
    <w:rsid w:val="006E2B01"/>
    <w:rsid w:val="006E7AC5"/>
    <w:rsid w:val="006F07AA"/>
    <w:rsid w:val="006F4D60"/>
    <w:rsid w:val="00703567"/>
    <w:rsid w:val="00705711"/>
    <w:rsid w:val="00710C9E"/>
    <w:rsid w:val="00711298"/>
    <w:rsid w:val="0071177B"/>
    <w:rsid w:val="007153D4"/>
    <w:rsid w:val="0072049A"/>
    <w:rsid w:val="00720C73"/>
    <w:rsid w:val="00720FEC"/>
    <w:rsid w:val="00724A49"/>
    <w:rsid w:val="0072635F"/>
    <w:rsid w:val="00726C0A"/>
    <w:rsid w:val="00730AEE"/>
    <w:rsid w:val="00744036"/>
    <w:rsid w:val="00747601"/>
    <w:rsid w:val="007500E9"/>
    <w:rsid w:val="007505ED"/>
    <w:rsid w:val="007630BB"/>
    <w:rsid w:val="007640C1"/>
    <w:rsid w:val="00764B75"/>
    <w:rsid w:val="007708C6"/>
    <w:rsid w:val="00770C25"/>
    <w:rsid w:val="00777580"/>
    <w:rsid w:val="00777D52"/>
    <w:rsid w:val="00777E1B"/>
    <w:rsid w:val="00783DBF"/>
    <w:rsid w:val="00784530"/>
    <w:rsid w:val="00784915"/>
    <w:rsid w:val="007862BD"/>
    <w:rsid w:val="007873D0"/>
    <w:rsid w:val="0078741F"/>
    <w:rsid w:val="007957C8"/>
    <w:rsid w:val="007A2995"/>
    <w:rsid w:val="007A2C28"/>
    <w:rsid w:val="007A514F"/>
    <w:rsid w:val="007A56FB"/>
    <w:rsid w:val="007B16AC"/>
    <w:rsid w:val="007B16C7"/>
    <w:rsid w:val="007B1D41"/>
    <w:rsid w:val="007B268A"/>
    <w:rsid w:val="007B33C9"/>
    <w:rsid w:val="007B4322"/>
    <w:rsid w:val="007B792A"/>
    <w:rsid w:val="007C1112"/>
    <w:rsid w:val="007C25CD"/>
    <w:rsid w:val="007C30AD"/>
    <w:rsid w:val="007C4A50"/>
    <w:rsid w:val="007D2A3D"/>
    <w:rsid w:val="007D5EF3"/>
    <w:rsid w:val="007E14F0"/>
    <w:rsid w:val="007E279B"/>
    <w:rsid w:val="007E4730"/>
    <w:rsid w:val="007E5B99"/>
    <w:rsid w:val="007E69BF"/>
    <w:rsid w:val="007F07B5"/>
    <w:rsid w:val="007F19E7"/>
    <w:rsid w:val="007F2F65"/>
    <w:rsid w:val="007F4251"/>
    <w:rsid w:val="007F443F"/>
    <w:rsid w:val="008014C3"/>
    <w:rsid w:val="00801B90"/>
    <w:rsid w:val="0080242B"/>
    <w:rsid w:val="00804AEB"/>
    <w:rsid w:val="00804E1D"/>
    <w:rsid w:val="0080680C"/>
    <w:rsid w:val="008073EA"/>
    <w:rsid w:val="0081067B"/>
    <w:rsid w:val="00810AFB"/>
    <w:rsid w:val="00810C99"/>
    <w:rsid w:val="008127B9"/>
    <w:rsid w:val="008127F3"/>
    <w:rsid w:val="008128D5"/>
    <w:rsid w:val="00812971"/>
    <w:rsid w:val="00813B97"/>
    <w:rsid w:val="008263A0"/>
    <w:rsid w:val="00832D0B"/>
    <w:rsid w:val="00833F6A"/>
    <w:rsid w:val="008361C6"/>
    <w:rsid w:val="00845ED2"/>
    <w:rsid w:val="00846BBB"/>
    <w:rsid w:val="008571EE"/>
    <w:rsid w:val="00857950"/>
    <w:rsid w:val="008609AC"/>
    <w:rsid w:val="008610D8"/>
    <w:rsid w:val="00862F0E"/>
    <w:rsid w:val="008652F3"/>
    <w:rsid w:val="00865FB5"/>
    <w:rsid w:val="008672E7"/>
    <w:rsid w:val="00867430"/>
    <w:rsid w:val="008704E4"/>
    <w:rsid w:val="0087273D"/>
    <w:rsid w:val="00873528"/>
    <w:rsid w:val="008745A0"/>
    <w:rsid w:val="00883E8F"/>
    <w:rsid w:val="00884181"/>
    <w:rsid w:val="008842B7"/>
    <w:rsid w:val="008906DC"/>
    <w:rsid w:val="00893617"/>
    <w:rsid w:val="00893A05"/>
    <w:rsid w:val="00894075"/>
    <w:rsid w:val="008945C3"/>
    <w:rsid w:val="00896271"/>
    <w:rsid w:val="0089682D"/>
    <w:rsid w:val="00897F84"/>
    <w:rsid w:val="008A10BC"/>
    <w:rsid w:val="008A1186"/>
    <w:rsid w:val="008A7FAF"/>
    <w:rsid w:val="008B0D80"/>
    <w:rsid w:val="008B3FE8"/>
    <w:rsid w:val="008B4638"/>
    <w:rsid w:val="008B4949"/>
    <w:rsid w:val="008B7053"/>
    <w:rsid w:val="008B765E"/>
    <w:rsid w:val="008C05ED"/>
    <w:rsid w:val="008C3E9A"/>
    <w:rsid w:val="008C4127"/>
    <w:rsid w:val="008C45F2"/>
    <w:rsid w:val="008D2C07"/>
    <w:rsid w:val="008D5711"/>
    <w:rsid w:val="008D64F1"/>
    <w:rsid w:val="008D718C"/>
    <w:rsid w:val="008E2EC7"/>
    <w:rsid w:val="008E3A1F"/>
    <w:rsid w:val="008E5E73"/>
    <w:rsid w:val="008F0A4C"/>
    <w:rsid w:val="008F124E"/>
    <w:rsid w:val="008F1267"/>
    <w:rsid w:val="00900AAD"/>
    <w:rsid w:val="00902E7F"/>
    <w:rsid w:val="00904460"/>
    <w:rsid w:val="00905599"/>
    <w:rsid w:val="00906C28"/>
    <w:rsid w:val="00911C61"/>
    <w:rsid w:val="0091249E"/>
    <w:rsid w:val="00922B87"/>
    <w:rsid w:val="00923484"/>
    <w:rsid w:val="009251D8"/>
    <w:rsid w:val="0092551C"/>
    <w:rsid w:val="0092582A"/>
    <w:rsid w:val="00925B41"/>
    <w:rsid w:val="00925D34"/>
    <w:rsid w:val="00926471"/>
    <w:rsid w:val="0092711C"/>
    <w:rsid w:val="00931A77"/>
    <w:rsid w:val="00932849"/>
    <w:rsid w:val="0093597D"/>
    <w:rsid w:val="009366A8"/>
    <w:rsid w:val="00936F76"/>
    <w:rsid w:val="009404B6"/>
    <w:rsid w:val="00945232"/>
    <w:rsid w:val="00945536"/>
    <w:rsid w:val="00954270"/>
    <w:rsid w:val="00954B03"/>
    <w:rsid w:val="00957451"/>
    <w:rsid w:val="00957CAC"/>
    <w:rsid w:val="00963ADC"/>
    <w:rsid w:val="00963F9D"/>
    <w:rsid w:val="00964BA4"/>
    <w:rsid w:val="009700C3"/>
    <w:rsid w:val="00972719"/>
    <w:rsid w:val="00972946"/>
    <w:rsid w:val="00972FD1"/>
    <w:rsid w:val="009739EA"/>
    <w:rsid w:val="00976F55"/>
    <w:rsid w:val="0098648A"/>
    <w:rsid w:val="00986717"/>
    <w:rsid w:val="00986778"/>
    <w:rsid w:val="00987BB5"/>
    <w:rsid w:val="00987E15"/>
    <w:rsid w:val="00990706"/>
    <w:rsid w:val="009941A5"/>
    <w:rsid w:val="009A0558"/>
    <w:rsid w:val="009A129A"/>
    <w:rsid w:val="009A27C9"/>
    <w:rsid w:val="009A4697"/>
    <w:rsid w:val="009A4CD4"/>
    <w:rsid w:val="009A5288"/>
    <w:rsid w:val="009A5522"/>
    <w:rsid w:val="009B31A0"/>
    <w:rsid w:val="009B44BA"/>
    <w:rsid w:val="009B6D83"/>
    <w:rsid w:val="009C2D34"/>
    <w:rsid w:val="009C32DB"/>
    <w:rsid w:val="009C3818"/>
    <w:rsid w:val="009D136A"/>
    <w:rsid w:val="009D7CFF"/>
    <w:rsid w:val="009E0290"/>
    <w:rsid w:val="009E06D5"/>
    <w:rsid w:val="009E2367"/>
    <w:rsid w:val="009E610B"/>
    <w:rsid w:val="009F085A"/>
    <w:rsid w:val="009F3437"/>
    <w:rsid w:val="009F36B7"/>
    <w:rsid w:val="00A00BEC"/>
    <w:rsid w:val="00A0175F"/>
    <w:rsid w:val="00A052DF"/>
    <w:rsid w:val="00A05D2D"/>
    <w:rsid w:val="00A10E68"/>
    <w:rsid w:val="00A13505"/>
    <w:rsid w:val="00A15B6E"/>
    <w:rsid w:val="00A17A49"/>
    <w:rsid w:val="00A2105A"/>
    <w:rsid w:val="00A23F78"/>
    <w:rsid w:val="00A24E51"/>
    <w:rsid w:val="00A25871"/>
    <w:rsid w:val="00A31CC9"/>
    <w:rsid w:val="00A3235F"/>
    <w:rsid w:val="00A36BB2"/>
    <w:rsid w:val="00A445BF"/>
    <w:rsid w:val="00A4590F"/>
    <w:rsid w:val="00A51041"/>
    <w:rsid w:val="00A5373A"/>
    <w:rsid w:val="00A5520B"/>
    <w:rsid w:val="00A56DB6"/>
    <w:rsid w:val="00A60EC6"/>
    <w:rsid w:val="00A6292A"/>
    <w:rsid w:val="00A6410D"/>
    <w:rsid w:val="00A651A2"/>
    <w:rsid w:val="00A65DBA"/>
    <w:rsid w:val="00A6643F"/>
    <w:rsid w:val="00A7095B"/>
    <w:rsid w:val="00A761D5"/>
    <w:rsid w:val="00A768B4"/>
    <w:rsid w:val="00A77659"/>
    <w:rsid w:val="00A82D5A"/>
    <w:rsid w:val="00A84A30"/>
    <w:rsid w:val="00A9023C"/>
    <w:rsid w:val="00A90C3A"/>
    <w:rsid w:val="00A92A22"/>
    <w:rsid w:val="00A94049"/>
    <w:rsid w:val="00A94BB3"/>
    <w:rsid w:val="00A94BF2"/>
    <w:rsid w:val="00A953D5"/>
    <w:rsid w:val="00AA0016"/>
    <w:rsid w:val="00AA1E11"/>
    <w:rsid w:val="00AA4B6F"/>
    <w:rsid w:val="00AA6478"/>
    <w:rsid w:val="00AA797D"/>
    <w:rsid w:val="00AB7E7C"/>
    <w:rsid w:val="00AC03C6"/>
    <w:rsid w:val="00AC21A4"/>
    <w:rsid w:val="00AC32E5"/>
    <w:rsid w:val="00AC418F"/>
    <w:rsid w:val="00AD0D55"/>
    <w:rsid w:val="00AD120B"/>
    <w:rsid w:val="00AD7FC1"/>
    <w:rsid w:val="00AE06B7"/>
    <w:rsid w:val="00AE4C3A"/>
    <w:rsid w:val="00AF064E"/>
    <w:rsid w:val="00AF069A"/>
    <w:rsid w:val="00AF0AC6"/>
    <w:rsid w:val="00AF13A9"/>
    <w:rsid w:val="00AF169F"/>
    <w:rsid w:val="00AF5BF8"/>
    <w:rsid w:val="00AF7A3D"/>
    <w:rsid w:val="00B00133"/>
    <w:rsid w:val="00B02EA8"/>
    <w:rsid w:val="00B12D4E"/>
    <w:rsid w:val="00B15599"/>
    <w:rsid w:val="00B20472"/>
    <w:rsid w:val="00B20666"/>
    <w:rsid w:val="00B23343"/>
    <w:rsid w:val="00B23C11"/>
    <w:rsid w:val="00B27413"/>
    <w:rsid w:val="00B344E0"/>
    <w:rsid w:val="00B3563E"/>
    <w:rsid w:val="00B36639"/>
    <w:rsid w:val="00B40BE0"/>
    <w:rsid w:val="00B520CA"/>
    <w:rsid w:val="00B52F3A"/>
    <w:rsid w:val="00B6088C"/>
    <w:rsid w:val="00B647A1"/>
    <w:rsid w:val="00B65660"/>
    <w:rsid w:val="00B70551"/>
    <w:rsid w:val="00B7737C"/>
    <w:rsid w:val="00B773C1"/>
    <w:rsid w:val="00B80AD7"/>
    <w:rsid w:val="00B80CEC"/>
    <w:rsid w:val="00B8267F"/>
    <w:rsid w:val="00B830B6"/>
    <w:rsid w:val="00B905B9"/>
    <w:rsid w:val="00B91660"/>
    <w:rsid w:val="00B925C0"/>
    <w:rsid w:val="00B927D0"/>
    <w:rsid w:val="00B93217"/>
    <w:rsid w:val="00B94DCF"/>
    <w:rsid w:val="00BA04C9"/>
    <w:rsid w:val="00BA2046"/>
    <w:rsid w:val="00BA299E"/>
    <w:rsid w:val="00BA3B0F"/>
    <w:rsid w:val="00BA7575"/>
    <w:rsid w:val="00BB1A88"/>
    <w:rsid w:val="00BB313F"/>
    <w:rsid w:val="00BB5306"/>
    <w:rsid w:val="00BB5970"/>
    <w:rsid w:val="00BB5ECA"/>
    <w:rsid w:val="00BB6941"/>
    <w:rsid w:val="00BC1276"/>
    <w:rsid w:val="00BC1E97"/>
    <w:rsid w:val="00BC2FE9"/>
    <w:rsid w:val="00BC4B69"/>
    <w:rsid w:val="00BC644C"/>
    <w:rsid w:val="00BD6287"/>
    <w:rsid w:val="00BD67AF"/>
    <w:rsid w:val="00BE07C1"/>
    <w:rsid w:val="00BE0FCB"/>
    <w:rsid w:val="00BE4CC3"/>
    <w:rsid w:val="00BE6D7D"/>
    <w:rsid w:val="00BF2998"/>
    <w:rsid w:val="00BF34B5"/>
    <w:rsid w:val="00BF3820"/>
    <w:rsid w:val="00BF5862"/>
    <w:rsid w:val="00BF745E"/>
    <w:rsid w:val="00BF74BD"/>
    <w:rsid w:val="00BF7E47"/>
    <w:rsid w:val="00C01150"/>
    <w:rsid w:val="00C01A03"/>
    <w:rsid w:val="00C1720E"/>
    <w:rsid w:val="00C23CCB"/>
    <w:rsid w:val="00C35ABF"/>
    <w:rsid w:val="00C405C7"/>
    <w:rsid w:val="00C40741"/>
    <w:rsid w:val="00C41E67"/>
    <w:rsid w:val="00C42B5D"/>
    <w:rsid w:val="00C43961"/>
    <w:rsid w:val="00C448A0"/>
    <w:rsid w:val="00C46793"/>
    <w:rsid w:val="00C469FB"/>
    <w:rsid w:val="00C47607"/>
    <w:rsid w:val="00C5010D"/>
    <w:rsid w:val="00C5300F"/>
    <w:rsid w:val="00C54B6C"/>
    <w:rsid w:val="00C5509C"/>
    <w:rsid w:val="00C577AE"/>
    <w:rsid w:val="00C60E2E"/>
    <w:rsid w:val="00C62CEA"/>
    <w:rsid w:val="00C62F0E"/>
    <w:rsid w:val="00C6448B"/>
    <w:rsid w:val="00C65B6C"/>
    <w:rsid w:val="00C700ED"/>
    <w:rsid w:val="00C70E18"/>
    <w:rsid w:val="00C7552F"/>
    <w:rsid w:val="00C774FB"/>
    <w:rsid w:val="00C81AA3"/>
    <w:rsid w:val="00C8317B"/>
    <w:rsid w:val="00C8323A"/>
    <w:rsid w:val="00C851B7"/>
    <w:rsid w:val="00C86C8F"/>
    <w:rsid w:val="00C8750E"/>
    <w:rsid w:val="00C90A71"/>
    <w:rsid w:val="00C918DF"/>
    <w:rsid w:val="00C93B2D"/>
    <w:rsid w:val="00CA1004"/>
    <w:rsid w:val="00CA20A4"/>
    <w:rsid w:val="00CA23A6"/>
    <w:rsid w:val="00CA67D8"/>
    <w:rsid w:val="00CA7D06"/>
    <w:rsid w:val="00CA7D71"/>
    <w:rsid w:val="00CA7DAF"/>
    <w:rsid w:val="00CB563E"/>
    <w:rsid w:val="00CB78B6"/>
    <w:rsid w:val="00CC0AFE"/>
    <w:rsid w:val="00CC45C7"/>
    <w:rsid w:val="00CD17ED"/>
    <w:rsid w:val="00CD724F"/>
    <w:rsid w:val="00CD7971"/>
    <w:rsid w:val="00CE12D3"/>
    <w:rsid w:val="00CE143C"/>
    <w:rsid w:val="00CE37F7"/>
    <w:rsid w:val="00CE6F71"/>
    <w:rsid w:val="00CE7A98"/>
    <w:rsid w:val="00CF05A6"/>
    <w:rsid w:val="00CF071B"/>
    <w:rsid w:val="00CF24DE"/>
    <w:rsid w:val="00CF26FA"/>
    <w:rsid w:val="00CF27D0"/>
    <w:rsid w:val="00CF58A1"/>
    <w:rsid w:val="00CF5E15"/>
    <w:rsid w:val="00D001CC"/>
    <w:rsid w:val="00D029D8"/>
    <w:rsid w:val="00D03B4E"/>
    <w:rsid w:val="00D04809"/>
    <w:rsid w:val="00D06706"/>
    <w:rsid w:val="00D07F5D"/>
    <w:rsid w:val="00D12E53"/>
    <w:rsid w:val="00D17980"/>
    <w:rsid w:val="00D21F1F"/>
    <w:rsid w:val="00D2570D"/>
    <w:rsid w:val="00D30DD1"/>
    <w:rsid w:val="00D3323C"/>
    <w:rsid w:val="00D3480B"/>
    <w:rsid w:val="00D34BB6"/>
    <w:rsid w:val="00D40004"/>
    <w:rsid w:val="00D41845"/>
    <w:rsid w:val="00D43301"/>
    <w:rsid w:val="00D43F2B"/>
    <w:rsid w:val="00D4501C"/>
    <w:rsid w:val="00D45BE2"/>
    <w:rsid w:val="00D50B2E"/>
    <w:rsid w:val="00D50F9A"/>
    <w:rsid w:val="00D51A9A"/>
    <w:rsid w:val="00D527EA"/>
    <w:rsid w:val="00D546FC"/>
    <w:rsid w:val="00D57FE6"/>
    <w:rsid w:val="00D6054C"/>
    <w:rsid w:val="00D60DD3"/>
    <w:rsid w:val="00D62B11"/>
    <w:rsid w:val="00D63256"/>
    <w:rsid w:val="00D6341C"/>
    <w:rsid w:val="00D643B1"/>
    <w:rsid w:val="00D65ACA"/>
    <w:rsid w:val="00D66E49"/>
    <w:rsid w:val="00D67454"/>
    <w:rsid w:val="00D71492"/>
    <w:rsid w:val="00D721C3"/>
    <w:rsid w:val="00D729EC"/>
    <w:rsid w:val="00D768C3"/>
    <w:rsid w:val="00D77496"/>
    <w:rsid w:val="00D83207"/>
    <w:rsid w:val="00D85614"/>
    <w:rsid w:val="00D86405"/>
    <w:rsid w:val="00D906A2"/>
    <w:rsid w:val="00D90D14"/>
    <w:rsid w:val="00D95AD7"/>
    <w:rsid w:val="00D95D32"/>
    <w:rsid w:val="00D96971"/>
    <w:rsid w:val="00D96995"/>
    <w:rsid w:val="00D9719F"/>
    <w:rsid w:val="00DA27AE"/>
    <w:rsid w:val="00DA6448"/>
    <w:rsid w:val="00DA7B29"/>
    <w:rsid w:val="00DA7CF5"/>
    <w:rsid w:val="00DB0573"/>
    <w:rsid w:val="00DB0832"/>
    <w:rsid w:val="00DC0BD8"/>
    <w:rsid w:val="00DC318F"/>
    <w:rsid w:val="00DC507B"/>
    <w:rsid w:val="00DD1D10"/>
    <w:rsid w:val="00DD5012"/>
    <w:rsid w:val="00DD6C72"/>
    <w:rsid w:val="00DD7A66"/>
    <w:rsid w:val="00DE07FB"/>
    <w:rsid w:val="00DE0D9C"/>
    <w:rsid w:val="00DE5556"/>
    <w:rsid w:val="00DE6F4A"/>
    <w:rsid w:val="00DE7B59"/>
    <w:rsid w:val="00DF2AB1"/>
    <w:rsid w:val="00DF3C04"/>
    <w:rsid w:val="00E042E8"/>
    <w:rsid w:val="00E07ED7"/>
    <w:rsid w:val="00E123EA"/>
    <w:rsid w:val="00E13248"/>
    <w:rsid w:val="00E1727B"/>
    <w:rsid w:val="00E23BB2"/>
    <w:rsid w:val="00E245A1"/>
    <w:rsid w:val="00E31348"/>
    <w:rsid w:val="00E32C88"/>
    <w:rsid w:val="00E33631"/>
    <w:rsid w:val="00E365F0"/>
    <w:rsid w:val="00E412E7"/>
    <w:rsid w:val="00E41323"/>
    <w:rsid w:val="00E466D1"/>
    <w:rsid w:val="00E4739B"/>
    <w:rsid w:val="00E52EA4"/>
    <w:rsid w:val="00E53231"/>
    <w:rsid w:val="00E53E17"/>
    <w:rsid w:val="00E54A68"/>
    <w:rsid w:val="00E56C42"/>
    <w:rsid w:val="00E617C9"/>
    <w:rsid w:val="00E65A61"/>
    <w:rsid w:val="00E66973"/>
    <w:rsid w:val="00E67C61"/>
    <w:rsid w:val="00E70E3E"/>
    <w:rsid w:val="00E72099"/>
    <w:rsid w:val="00E74225"/>
    <w:rsid w:val="00E7552C"/>
    <w:rsid w:val="00E7570C"/>
    <w:rsid w:val="00E75C4E"/>
    <w:rsid w:val="00E7751B"/>
    <w:rsid w:val="00E80B1D"/>
    <w:rsid w:val="00E82D25"/>
    <w:rsid w:val="00E8350A"/>
    <w:rsid w:val="00E85361"/>
    <w:rsid w:val="00E90269"/>
    <w:rsid w:val="00E906EC"/>
    <w:rsid w:val="00E964B2"/>
    <w:rsid w:val="00EA1370"/>
    <w:rsid w:val="00EA4AF5"/>
    <w:rsid w:val="00EA4DC3"/>
    <w:rsid w:val="00EA6836"/>
    <w:rsid w:val="00EA6947"/>
    <w:rsid w:val="00EB5785"/>
    <w:rsid w:val="00EC0CD8"/>
    <w:rsid w:val="00EC1F83"/>
    <w:rsid w:val="00EC2BD4"/>
    <w:rsid w:val="00EC3924"/>
    <w:rsid w:val="00EC492E"/>
    <w:rsid w:val="00EC57D0"/>
    <w:rsid w:val="00ED023F"/>
    <w:rsid w:val="00ED0677"/>
    <w:rsid w:val="00ED127B"/>
    <w:rsid w:val="00ED1676"/>
    <w:rsid w:val="00ED2F00"/>
    <w:rsid w:val="00ED3B10"/>
    <w:rsid w:val="00ED69AE"/>
    <w:rsid w:val="00EE0952"/>
    <w:rsid w:val="00EE52BD"/>
    <w:rsid w:val="00EE7051"/>
    <w:rsid w:val="00EE7DE1"/>
    <w:rsid w:val="00EF0752"/>
    <w:rsid w:val="00EF6A03"/>
    <w:rsid w:val="00EF6E26"/>
    <w:rsid w:val="00F015E6"/>
    <w:rsid w:val="00F0303B"/>
    <w:rsid w:val="00F05928"/>
    <w:rsid w:val="00F06D10"/>
    <w:rsid w:val="00F070E7"/>
    <w:rsid w:val="00F072D6"/>
    <w:rsid w:val="00F12FBF"/>
    <w:rsid w:val="00F13652"/>
    <w:rsid w:val="00F15A38"/>
    <w:rsid w:val="00F176A6"/>
    <w:rsid w:val="00F20D9D"/>
    <w:rsid w:val="00F2300F"/>
    <w:rsid w:val="00F24BEA"/>
    <w:rsid w:val="00F3177D"/>
    <w:rsid w:val="00F32324"/>
    <w:rsid w:val="00F324DA"/>
    <w:rsid w:val="00F33475"/>
    <w:rsid w:val="00F3411B"/>
    <w:rsid w:val="00F34868"/>
    <w:rsid w:val="00F35984"/>
    <w:rsid w:val="00F434AF"/>
    <w:rsid w:val="00F451BE"/>
    <w:rsid w:val="00F46733"/>
    <w:rsid w:val="00F477E8"/>
    <w:rsid w:val="00F50F17"/>
    <w:rsid w:val="00F51A54"/>
    <w:rsid w:val="00F52186"/>
    <w:rsid w:val="00F52545"/>
    <w:rsid w:val="00F52C9B"/>
    <w:rsid w:val="00F544B1"/>
    <w:rsid w:val="00F57F21"/>
    <w:rsid w:val="00F64886"/>
    <w:rsid w:val="00F65049"/>
    <w:rsid w:val="00F66475"/>
    <w:rsid w:val="00F671DF"/>
    <w:rsid w:val="00F67ABF"/>
    <w:rsid w:val="00F70FE9"/>
    <w:rsid w:val="00F7241F"/>
    <w:rsid w:val="00F735B5"/>
    <w:rsid w:val="00F8106E"/>
    <w:rsid w:val="00F81246"/>
    <w:rsid w:val="00F82B31"/>
    <w:rsid w:val="00F92C7F"/>
    <w:rsid w:val="00F949C7"/>
    <w:rsid w:val="00F95672"/>
    <w:rsid w:val="00FA03E2"/>
    <w:rsid w:val="00FA0836"/>
    <w:rsid w:val="00FA6E5B"/>
    <w:rsid w:val="00FA71A8"/>
    <w:rsid w:val="00FB1353"/>
    <w:rsid w:val="00FB1A9B"/>
    <w:rsid w:val="00FB30EE"/>
    <w:rsid w:val="00FB3D22"/>
    <w:rsid w:val="00FB4553"/>
    <w:rsid w:val="00FC4837"/>
    <w:rsid w:val="00FC52E9"/>
    <w:rsid w:val="00FD08C2"/>
    <w:rsid w:val="00FD526B"/>
    <w:rsid w:val="00FD703F"/>
    <w:rsid w:val="00FE2FC1"/>
    <w:rsid w:val="00FE39DC"/>
    <w:rsid w:val="00FE3B4F"/>
    <w:rsid w:val="00FE5602"/>
    <w:rsid w:val="00FE5F24"/>
    <w:rsid w:val="00FE6B3E"/>
    <w:rsid w:val="00FE7B8D"/>
    <w:rsid w:val="00FE7CF3"/>
    <w:rsid w:val="00FF2989"/>
    <w:rsid w:val="00FF4698"/>
    <w:rsid w:val="00FF6DDD"/>
    <w:rsid w:val="00FF779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8F822"/>
  <w15:chartTrackingRefBased/>
  <w15:docId w15:val="{6A2C114B-1094-45B8-8466-6DA5B6DBD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230DFE"/>
    <w:pPr>
      <w:spacing w:after="0" w:line="240" w:lineRule="auto"/>
      <w:jc w:val="center"/>
    </w:pPr>
    <w:rPr>
      <w:rFonts w:ascii="Times New Roman" w:eastAsia="SimSun" w:hAnsi="Times New Roman" w:cs="Times New Roman"/>
      <w:sz w:val="20"/>
      <w:szCs w:val="20"/>
      <w:lang w:val="en-US"/>
    </w:rPr>
  </w:style>
  <w:style w:type="paragraph" w:styleId="Cmsor1">
    <w:name w:val="heading 1"/>
    <w:basedOn w:val="Norml"/>
    <w:next w:val="Norml"/>
    <w:link w:val="Cmsor1Char"/>
    <w:qFormat/>
    <w:rsid w:val="009251D8"/>
    <w:pPr>
      <w:keepNext/>
      <w:keepLines/>
      <w:numPr>
        <w:numId w:val="3"/>
      </w:numPr>
      <w:tabs>
        <w:tab w:val="left" w:pos="216"/>
      </w:tabs>
      <w:spacing w:before="160" w:after="80"/>
      <w:ind w:firstLine="0"/>
      <w:outlineLvl w:val="0"/>
    </w:pPr>
    <w:rPr>
      <w:smallCaps/>
      <w:noProof/>
    </w:rPr>
  </w:style>
  <w:style w:type="paragraph" w:styleId="Cmsor2">
    <w:name w:val="heading 2"/>
    <w:basedOn w:val="Norml"/>
    <w:next w:val="Norml"/>
    <w:link w:val="Cmsor2Char"/>
    <w:qFormat/>
    <w:rsid w:val="009251D8"/>
    <w:pPr>
      <w:keepNext/>
      <w:keepLines/>
      <w:numPr>
        <w:ilvl w:val="1"/>
        <w:numId w:val="3"/>
      </w:numPr>
      <w:tabs>
        <w:tab w:val="clear" w:pos="360"/>
        <w:tab w:val="num" w:pos="288"/>
      </w:tabs>
      <w:spacing w:before="120" w:after="60"/>
      <w:jc w:val="left"/>
      <w:outlineLvl w:val="1"/>
    </w:pPr>
    <w:rPr>
      <w:i/>
      <w:iCs/>
      <w:noProof/>
    </w:rPr>
  </w:style>
  <w:style w:type="paragraph" w:styleId="Cmsor3">
    <w:name w:val="heading 3"/>
    <w:basedOn w:val="Norml"/>
    <w:next w:val="Norml"/>
    <w:link w:val="Cmsor3Char"/>
    <w:qFormat/>
    <w:rsid w:val="009251D8"/>
    <w:pPr>
      <w:numPr>
        <w:ilvl w:val="2"/>
        <w:numId w:val="3"/>
      </w:numPr>
      <w:spacing w:line="240" w:lineRule="exact"/>
      <w:ind w:firstLine="288"/>
      <w:jc w:val="both"/>
      <w:outlineLvl w:val="2"/>
    </w:pPr>
    <w:rPr>
      <w:i/>
      <w:iCs/>
      <w:noProof/>
    </w:rPr>
  </w:style>
  <w:style w:type="paragraph" w:styleId="Cmsor4">
    <w:name w:val="heading 4"/>
    <w:basedOn w:val="Norml"/>
    <w:next w:val="Norml"/>
    <w:link w:val="Cmsor4Char"/>
    <w:qFormat/>
    <w:rsid w:val="009251D8"/>
    <w:pPr>
      <w:numPr>
        <w:ilvl w:val="3"/>
        <w:numId w:val="3"/>
      </w:numPr>
      <w:tabs>
        <w:tab w:val="clear" w:pos="630"/>
        <w:tab w:val="left" w:pos="720"/>
      </w:tabs>
      <w:spacing w:before="40" w:after="40"/>
      <w:ind w:firstLine="504"/>
      <w:jc w:val="both"/>
      <w:outlineLvl w:val="3"/>
    </w:pPr>
    <w:rPr>
      <w:i/>
      <w:iCs/>
      <w:noProof/>
    </w:rPr>
  </w:style>
  <w:style w:type="paragraph" w:styleId="Cmsor5">
    <w:name w:val="heading 5"/>
    <w:basedOn w:val="Norml"/>
    <w:next w:val="Norml"/>
    <w:link w:val="Cmsor5Char"/>
    <w:qFormat/>
    <w:rsid w:val="009251D8"/>
    <w:pPr>
      <w:tabs>
        <w:tab w:val="left" w:pos="360"/>
      </w:tabs>
      <w:spacing w:before="160" w:after="80"/>
      <w:outlineLvl w:val="4"/>
    </w:pPr>
    <w:rPr>
      <w:smallCaps/>
      <w:noProof/>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rsid w:val="009251D8"/>
    <w:rPr>
      <w:rFonts w:ascii="Times New Roman" w:eastAsia="SimSun" w:hAnsi="Times New Roman" w:cs="Times New Roman"/>
      <w:smallCaps/>
      <w:noProof/>
      <w:sz w:val="20"/>
      <w:szCs w:val="20"/>
      <w:lang w:val="en-US"/>
    </w:rPr>
  </w:style>
  <w:style w:type="character" w:customStyle="1" w:styleId="Cmsor2Char">
    <w:name w:val="Címsor 2 Char"/>
    <w:basedOn w:val="Bekezdsalapbettpusa"/>
    <w:link w:val="Cmsor2"/>
    <w:rsid w:val="009251D8"/>
    <w:rPr>
      <w:rFonts w:ascii="Times New Roman" w:eastAsia="SimSun" w:hAnsi="Times New Roman" w:cs="Times New Roman"/>
      <w:i/>
      <w:iCs/>
      <w:noProof/>
      <w:sz w:val="20"/>
      <w:szCs w:val="20"/>
      <w:lang w:val="en-US"/>
    </w:rPr>
  </w:style>
  <w:style w:type="character" w:customStyle="1" w:styleId="Cmsor3Char">
    <w:name w:val="Címsor 3 Char"/>
    <w:basedOn w:val="Bekezdsalapbettpusa"/>
    <w:link w:val="Cmsor3"/>
    <w:rsid w:val="009251D8"/>
    <w:rPr>
      <w:rFonts w:ascii="Times New Roman" w:eastAsia="SimSun" w:hAnsi="Times New Roman" w:cs="Times New Roman"/>
      <w:i/>
      <w:iCs/>
      <w:noProof/>
      <w:sz w:val="20"/>
      <w:szCs w:val="20"/>
      <w:lang w:val="en-US"/>
    </w:rPr>
  </w:style>
  <w:style w:type="character" w:customStyle="1" w:styleId="Cmsor4Char">
    <w:name w:val="Címsor 4 Char"/>
    <w:basedOn w:val="Bekezdsalapbettpusa"/>
    <w:link w:val="Cmsor4"/>
    <w:rsid w:val="009251D8"/>
    <w:rPr>
      <w:rFonts w:ascii="Times New Roman" w:eastAsia="SimSun" w:hAnsi="Times New Roman" w:cs="Times New Roman"/>
      <w:i/>
      <w:iCs/>
      <w:noProof/>
      <w:sz w:val="20"/>
      <w:szCs w:val="20"/>
      <w:lang w:val="en-US"/>
    </w:rPr>
  </w:style>
  <w:style w:type="character" w:customStyle="1" w:styleId="Cmsor5Char">
    <w:name w:val="Címsor 5 Char"/>
    <w:basedOn w:val="Bekezdsalapbettpusa"/>
    <w:link w:val="Cmsor5"/>
    <w:rsid w:val="009251D8"/>
    <w:rPr>
      <w:rFonts w:ascii="Times New Roman" w:eastAsia="SimSun" w:hAnsi="Times New Roman" w:cs="Times New Roman"/>
      <w:smallCaps/>
      <w:noProof/>
      <w:sz w:val="20"/>
      <w:szCs w:val="20"/>
      <w:lang w:val="en-US"/>
    </w:rPr>
  </w:style>
  <w:style w:type="paragraph" w:customStyle="1" w:styleId="Abstract">
    <w:name w:val="Abstract"/>
    <w:rsid w:val="009251D8"/>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9251D8"/>
    <w:pPr>
      <w:spacing w:before="360" w:after="40" w:line="240" w:lineRule="auto"/>
      <w:jc w:val="center"/>
    </w:pPr>
    <w:rPr>
      <w:rFonts w:ascii="Times New Roman" w:eastAsia="SimSun" w:hAnsi="Times New Roman" w:cs="Times New Roman"/>
      <w:noProof/>
      <w:lang w:val="en-US"/>
    </w:rPr>
  </w:style>
  <w:style w:type="paragraph" w:styleId="Szvegtrzs">
    <w:name w:val="Body Text"/>
    <w:basedOn w:val="Norml"/>
    <w:link w:val="SzvegtrzsChar"/>
    <w:rsid w:val="009251D8"/>
    <w:pPr>
      <w:tabs>
        <w:tab w:val="left" w:pos="288"/>
      </w:tabs>
      <w:spacing w:after="120" w:line="228" w:lineRule="auto"/>
      <w:ind w:firstLine="288"/>
      <w:jc w:val="both"/>
    </w:pPr>
    <w:rPr>
      <w:spacing w:val="-1"/>
      <w:lang w:val="x-none" w:eastAsia="x-none"/>
    </w:rPr>
  </w:style>
  <w:style w:type="character" w:customStyle="1" w:styleId="SzvegtrzsChar">
    <w:name w:val="Szövegtörzs Char"/>
    <w:basedOn w:val="Bekezdsalapbettpusa"/>
    <w:link w:val="Szvegtrzs"/>
    <w:rsid w:val="009251D8"/>
    <w:rPr>
      <w:rFonts w:ascii="Times New Roman" w:eastAsia="SimSun" w:hAnsi="Times New Roman" w:cs="Times New Roman"/>
      <w:spacing w:val="-1"/>
      <w:sz w:val="20"/>
      <w:szCs w:val="20"/>
      <w:lang w:val="x-none" w:eastAsia="x-none"/>
    </w:rPr>
  </w:style>
  <w:style w:type="paragraph" w:customStyle="1" w:styleId="bulletlist">
    <w:name w:val="bullet list"/>
    <w:basedOn w:val="Szvegtrzs"/>
    <w:rsid w:val="009251D8"/>
    <w:pPr>
      <w:numPr>
        <w:numId w:val="1"/>
      </w:numPr>
      <w:tabs>
        <w:tab w:val="clear" w:pos="648"/>
      </w:tabs>
      <w:ind w:left="576" w:hanging="288"/>
    </w:pPr>
  </w:style>
  <w:style w:type="paragraph" w:customStyle="1" w:styleId="equation">
    <w:name w:val="equation"/>
    <w:basedOn w:val="Norml"/>
    <w:rsid w:val="009251D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9251D8"/>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9251D8"/>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9251D8"/>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9251D8"/>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l"/>
    <w:rsid w:val="009251D8"/>
    <w:rPr>
      <w:b/>
      <w:bCs/>
      <w:sz w:val="16"/>
      <w:szCs w:val="16"/>
    </w:rPr>
  </w:style>
  <w:style w:type="paragraph" w:customStyle="1" w:styleId="tablecolsubhead">
    <w:name w:val="table col subhead"/>
    <w:basedOn w:val="tablecolhead"/>
    <w:rsid w:val="009251D8"/>
    <w:rPr>
      <w:i/>
      <w:iCs/>
      <w:sz w:val="15"/>
      <w:szCs w:val="15"/>
    </w:rPr>
  </w:style>
  <w:style w:type="paragraph" w:customStyle="1" w:styleId="tablecopy">
    <w:name w:val="table copy"/>
    <w:rsid w:val="009251D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9251D8"/>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9251D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9251D8"/>
    <w:pPr>
      <w:spacing w:after="120"/>
      <w:ind w:firstLine="274"/>
    </w:pPr>
    <w:rPr>
      <w:i/>
    </w:rPr>
  </w:style>
  <w:style w:type="paragraph" w:styleId="llb">
    <w:name w:val="footer"/>
    <w:basedOn w:val="Norml"/>
    <w:link w:val="llbChar"/>
    <w:rsid w:val="009251D8"/>
    <w:pPr>
      <w:tabs>
        <w:tab w:val="center" w:pos="4680"/>
        <w:tab w:val="right" w:pos="9360"/>
      </w:tabs>
    </w:pPr>
  </w:style>
  <w:style w:type="character" w:customStyle="1" w:styleId="llbChar">
    <w:name w:val="Élőláb Char"/>
    <w:basedOn w:val="Bekezdsalapbettpusa"/>
    <w:link w:val="llb"/>
    <w:rsid w:val="009251D8"/>
    <w:rPr>
      <w:rFonts w:ascii="Times New Roman" w:eastAsia="SimSun" w:hAnsi="Times New Roman" w:cs="Times New Roman"/>
      <w:sz w:val="20"/>
      <w:szCs w:val="20"/>
      <w:lang w:val="en-US"/>
    </w:rPr>
  </w:style>
  <w:style w:type="paragraph" w:styleId="lfej">
    <w:name w:val="header"/>
    <w:basedOn w:val="Norml"/>
    <w:link w:val="lfejChar"/>
    <w:uiPriority w:val="99"/>
    <w:unhideWhenUsed/>
    <w:rsid w:val="001458CB"/>
    <w:pPr>
      <w:tabs>
        <w:tab w:val="center" w:pos="4536"/>
        <w:tab w:val="right" w:pos="9072"/>
      </w:tabs>
    </w:pPr>
  </w:style>
  <w:style w:type="character" w:customStyle="1" w:styleId="lfejChar">
    <w:name w:val="Élőfej Char"/>
    <w:basedOn w:val="Bekezdsalapbettpusa"/>
    <w:link w:val="lfej"/>
    <w:uiPriority w:val="99"/>
    <w:rsid w:val="001458CB"/>
    <w:rPr>
      <w:rFonts w:ascii="Times New Roman" w:eastAsia="SimSun" w:hAnsi="Times New Roman" w:cs="Times New Roman"/>
      <w:sz w:val="20"/>
      <w:szCs w:val="20"/>
      <w:lang w:val="en-US"/>
    </w:rPr>
  </w:style>
  <w:style w:type="character" w:customStyle="1" w:styleId="fontstyle01">
    <w:name w:val="fontstyle01"/>
    <w:basedOn w:val="Bekezdsalapbettpusa"/>
    <w:rsid w:val="004008A8"/>
    <w:rPr>
      <w:rFonts w:ascii="TimesNewRomanPSMT" w:hAnsi="TimesNewRomanPSMT" w:hint="default"/>
      <w:b w:val="0"/>
      <w:bCs w:val="0"/>
      <w:i w:val="0"/>
      <w:iCs w:val="0"/>
      <w:color w:val="000000"/>
      <w:sz w:val="20"/>
      <w:szCs w:val="20"/>
    </w:rPr>
  </w:style>
  <w:style w:type="paragraph" w:styleId="Kpalrs">
    <w:name w:val="caption"/>
    <w:basedOn w:val="Norml"/>
    <w:next w:val="Norml"/>
    <w:uiPriority w:val="35"/>
    <w:unhideWhenUsed/>
    <w:qFormat/>
    <w:rsid w:val="007F4251"/>
    <w:pPr>
      <w:spacing w:after="200"/>
    </w:pPr>
    <w:rPr>
      <w:i/>
      <w:iCs/>
      <w:color w:val="44546A" w:themeColor="text2"/>
      <w:sz w:val="18"/>
      <w:szCs w:val="18"/>
    </w:rPr>
  </w:style>
  <w:style w:type="character" w:customStyle="1" w:styleId="fontstyle21">
    <w:name w:val="fontstyle21"/>
    <w:basedOn w:val="Bekezdsalapbettpusa"/>
    <w:rsid w:val="00A05D2D"/>
    <w:rPr>
      <w:rFonts w:ascii="TimesNewRomanPSMT" w:hAnsi="TimesNewRomanPSMT" w:hint="default"/>
      <w:b w:val="0"/>
      <w:bCs w:val="0"/>
      <w:i w:val="0"/>
      <w:iCs w:val="0"/>
      <w:color w:val="000000"/>
      <w:sz w:val="20"/>
      <w:szCs w:val="20"/>
    </w:rPr>
  </w:style>
  <w:style w:type="character" w:styleId="Hiperhivatkozs">
    <w:name w:val="Hyperlink"/>
    <w:basedOn w:val="Bekezdsalapbettpusa"/>
    <w:uiPriority w:val="99"/>
    <w:unhideWhenUsed/>
    <w:rsid w:val="00A05D2D"/>
    <w:rPr>
      <w:color w:val="0563C1" w:themeColor="hyperlink"/>
      <w:u w:val="single"/>
    </w:rPr>
  </w:style>
  <w:style w:type="character" w:styleId="Feloldatlanmegemlts">
    <w:name w:val="Unresolved Mention"/>
    <w:basedOn w:val="Bekezdsalapbettpusa"/>
    <w:uiPriority w:val="99"/>
    <w:semiHidden/>
    <w:unhideWhenUsed/>
    <w:rsid w:val="00A05D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9723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a.andras.toth@gmail.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lasz.jozsef@amk.uni-obuda.hu"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villam983@gmail.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patrikthetoth@gmail.com"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278EC-AB4A-42B0-AEA6-1D0075698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5451</Words>
  <Characters>37616</Characters>
  <Application>Microsoft Office Word</Application>
  <DocSecurity>0</DocSecurity>
  <Lines>313</Lines>
  <Paragraphs>85</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982</CharactersWithSpaces>
  <SharedDoc>false</SharedDoc>
  <HLinks>
    <vt:vector size="24" baseType="variant">
      <vt:variant>
        <vt:i4>4456493</vt:i4>
      </vt:variant>
      <vt:variant>
        <vt:i4>9</vt:i4>
      </vt:variant>
      <vt:variant>
        <vt:i4>0</vt:i4>
      </vt:variant>
      <vt:variant>
        <vt:i4>5</vt:i4>
      </vt:variant>
      <vt:variant>
        <vt:lpwstr>mailto:halasz.jozsef@amk.uni-obuda.hu</vt:lpwstr>
      </vt:variant>
      <vt:variant>
        <vt:lpwstr/>
      </vt:variant>
      <vt:variant>
        <vt:i4>7798815</vt:i4>
      </vt:variant>
      <vt:variant>
        <vt:i4>6</vt:i4>
      </vt:variant>
      <vt:variant>
        <vt:i4>0</vt:i4>
      </vt:variant>
      <vt:variant>
        <vt:i4>5</vt:i4>
      </vt:variant>
      <vt:variant>
        <vt:lpwstr>mailto:villam983@gmail.com</vt:lpwstr>
      </vt:variant>
      <vt:variant>
        <vt:lpwstr/>
      </vt:variant>
      <vt:variant>
        <vt:i4>8192095</vt:i4>
      </vt:variant>
      <vt:variant>
        <vt:i4>3</vt:i4>
      </vt:variant>
      <vt:variant>
        <vt:i4>0</vt:i4>
      </vt:variant>
      <vt:variant>
        <vt:i4>5</vt:i4>
      </vt:variant>
      <vt:variant>
        <vt:lpwstr>mailto:patrikthetoth@gmail.com</vt:lpwstr>
      </vt:variant>
      <vt:variant>
        <vt:lpwstr/>
      </vt:variant>
      <vt:variant>
        <vt:i4>5832812</vt:i4>
      </vt:variant>
      <vt:variant>
        <vt:i4>0</vt:i4>
      </vt:variant>
      <vt:variant>
        <vt:i4>0</vt:i4>
      </vt:variant>
      <vt:variant>
        <vt:i4>5</vt:i4>
      </vt:variant>
      <vt:variant>
        <vt:lpwstr>mailto:sba.andras.toth@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ás Tóth</dc:creator>
  <cp:keywords/>
  <dc:description/>
  <cp:lastModifiedBy>András Tóth</cp:lastModifiedBy>
  <cp:revision>3</cp:revision>
  <dcterms:created xsi:type="dcterms:W3CDTF">2020-09-27T16:16:00Z</dcterms:created>
  <dcterms:modified xsi:type="dcterms:W3CDTF">2020-09-27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7_1">
    <vt:lpwstr>http://www.zotero.org/styles/modern-humanities-research-association</vt:lpwstr>
  </property>
  <property fmtid="{D5CDD505-2E9C-101B-9397-08002B2CF9AE}" pid="6" name="Mendeley Recent Style Name 7_1">
    <vt:lpwstr>Modern Humanities Research Association 3rd edition (note with bibliography)</vt:lpwstr>
  </property>
  <property fmtid="{D5CDD505-2E9C-101B-9397-08002B2CF9AE}" pid="7" name="Mendeley Recent Style Id 8_1">
    <vt:lpwstr>http://www.zotero.org/styles/modern-language-association</vt:lpwstr>
  </property>
  <property fmtid="{D5CDD505-2E9C-101B-9397-08002B2CF9AE}" pid="8" name="Mendeley Recent Style Name 8_1">
    <vt:lpwstr>Modern Language Association 8th edition</vt:lpwstr>
  </property>
  <property fmtid="{D5CDD505-2E9C-101B-9397-08002B2CF9AE}" pid="9" name="Mendeley Recent Style Id 9_1">
    <vt:lpwstr>http://www.zotero.org/styles/nature</vt:lpwstr>
  </property>
  <property fmtid="{D5CDD505-2E9C-101B-9397-08002B2CF9AE}" pid="10" name="Mendeley Recent Style Name 9_1">
    <vt:lpwstr>Nature</vt:lpwstr>
  </property>
  <property fmtid="{D5CDD505-2E9C-101B-9397-08002B2CF9AE}" pid="11" name="Mendeley Document_1">
    <vt:lpwstr>True</vt:lpwstr>
  </property>
  <property fmtid="{D5CDD505-2E9C-101B-9397-08002B2CF9AE}" pid="12" name="Mendeley Unique User Id_1">
    <vt:lpwstr>6b1c2c1a-6440-39d9-8103-8de26ee8cf32</vt:lpwstr>
  </property>
  <property fmtid="{D5CDD505-2E9C-101B-9397-08002B2CF9AE}" pid="13" name="Mendeley Citation Style_1">
    <vt:lpwstr>http://www.zotero.org/styles/ieee</vt:lpwstr>
  </property>
  <property fmtid="{D5CDD505-2E9C-101B-9397-08002B2CF9AE}" pid="14" name="Mendeley Recent Style Name 0_1">
    <vt:lpwstr>American Medical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 6th edi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csl.mendeley.com/styles/562971081/TDK</vt:lpwstr>
  </property>
  <property fmtid="{D5CDD505-2E9C-101B-9397-08002B2CF9AE}" pid="24" name="Mendeley Recent Style Name 6_1">
    <vt:lpwstr>IEEE - András Tóth</vt:lpwstr>
  </property>
</Properties>
</file>